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56317320"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A94275">
        <w:rPr>
          <w:noProof/>
        </w:rPr>
        <w:t>26-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to thank Dr. Birna van Riemsdijk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Marit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butt squeezes to my two amazing dance partners, Monique Baijer-Belde and Ilona Schooneveld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00924092" w:rsidRPr="00FB2FBF">
              <w:rPr>
                <w:rStyle w:val="Hyperlink"/>
                <w:noProof/>
              </w:rPr>
              <w:t>Table of common terms</w:t>
            </w:r>
            <w:r w:rsidR="00924092">
              <w:rPr>
                <w:noProof/>
                <w:webHidden/>
              </w:rPr>
              <w:tab/>
            </w:r>
            <w:r w:rsidR="00924092">
              <w:rPr>
                <w:noProof/>
                <w:webHidden/>
              </w:rPr>
              <w:fldChar w:fldCharType="begin"/>
            </w:r>
            <w:r w:rsidR="00924092">
              <w:rPr>
                <w:noProof/>
                <w:webHidden/>
              </w:rPr>
              <w:instrText xml:space="preserve"> PAGEREF _Toc927484 \h </w:instrText>
            </w:r>
            <w:r w:rsidR="00924092">
              <w:rPr>
                <w:noProof/>
                <w:webHidden/>
              </w:rPr>
            </w:r>
            <w:r w:rsidR="00924092">
              <w:rPr>
                <w:noProof/>
                <w:webHidden/>
              </w:rPr>
              <w:fldChar w:fldCharType="separate"/>
            </w:r>
            <w:r w:rsidR="00924092">
              <w:rPr>
                <w:noProof/>
                <w:webHidden/>
              </w:rPr>
              <w:t>3</w:t>
            </w:r>
            <w:r w:rsidR="00924092">
              <w:rPr>
                <w:noProof/>
                <w:webHidden/>
              </w:rPr>
              <w:fldChar w:fldCharType="end"/>
            </w:r>
          </w:hyperlink>
        </w:p>
        <w:p w14:paraId="009DB2B8" w14:textId="0E570528"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00924092" w:rsidRPr="00FB2FBF">
              <w:rPr>
                <w:rStyle w:val="Hyperlink"/>
                <w:noProof/>
              </w:rPr>
              <w:t>Acknowledgments</w:t>
            </w:r>
            <w:r w:rsidR="00924092">
              <w:rPr>
                <w:noProof/>
                <w:webHidden/>
              </w:rPr>
              <w:tab/>
            </w:r>
            <w:r w:rsidR="00924092">
              <w:rPr>
                <w:noProof/>
                <w:webHidden/>
              </w:rPr>
              <w:fldChar w:fldCharType="begin"/>
            </w:r>
            <w:r w:rsidR="00924092">
              <w:rPr>
                <w:noProof/>
                <w:webHidden/>
              </w:rPr>
              <w:instrText xml:space="preserve"> PAGEREF _Toc927485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3CDDE994" w14:textId="52F6A0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00924092" w:rsidRPr="00FB2FBF">
              <w:rPr>
                <w:rStyle w:val="Hyperlink"/>
                <w:noProof/>
              </w:rPr>
              <w:t>Reader context</w:t>
            </w:r>
            <w:r w:rsidR="00924092">
              <w:rPr>
                <w:noProof/>
                <w:webHidden/>
              </w:rPr>
              <w:tab/>
            </w:r>
            <w:r w:rsidR="00924092">
              <w:rPr>
                <w:noProof/>
                <w:webHidden/>
              </w:rPr>
              <w:fldChar w:fldCharType="begin"/>
            </w:r>
            <w:r w:rsidR="00924092">
              <w:rPr>
                <w:noProof/>
                <w:webHidden/>
              </w:rPr>
              <w:instrText xml:space="preserve"> PAGEREF _Toc927486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2856971A" w14:textId="182918BE"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00924092" w:rsidRPr="00FB2FBF">
              <w:rPr>
                <w:rStyle w:val="Hyperlink"/>
                <w:noProof/>
              </w:rPr>
              <w:t>Table of Contents</w:t>
            </w:r>
            <w:r w:rsidR="00924092">
              <w:rPr>
                <w:noProof/>
                <w:webHidden/>
              </w:rPr>
              <w:tab/>
            </w:r>
            <w:r w:rsidR="00924092">
              <w:rPr>
                <w:noProof/>
                <w:webHidden/>
              </w:rPr>
              <w:fldChar w:fldCharType="begin"/>
            </w:r>
            <w:r w:rsidR="00924092">
              <w:rPr>
                <w:noProof/>
                <w:webHidden/>
              </w:rPr>
              <w:instrText xml:space="preserve"> PAGEREF _Toc927487 \h </w:instrText>
            </w:r>
            <w:r w:rsidR="00924092">
              <w:rPr>
                <w:noProof/>
                <w:webHidden/>
              </w:rPr>
            </w:r>
            <w:r w:rsidR="00924092">
              <w:rPr>
                <w:noProof/>
                <w:webHidden/>
              </w:rPr>
              <w:fldChar w:fldCharType="separate"/>
            </w:r>
            <w:r w:rsidR="00924092">
              <w:rPr>
                <w:noProof/>
                <w:webHidden/>
              </w:rPr>
              <w:t>5</w:t>
            </w:r>
            <w:r w:rsidR="00924092">
              <w:rPr>
                <w:noProof/>
                <w:webHidden/>
              </w:rPr>
              <w:fldChar w:fldCharType="end"/>
            </w:r>
          </w:hyperlink>
        </w:p>
        <w:p w14:paraId="1CEF9890" w14:textId="6261F28D"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00924092" w:rsidRPr="00FB2FBF">
              <w:rPr>
                <w:rStyle w:val="Hyperlink"/>
                <w:noProof/>
              </w:rPr>
              <w:t>1 Introduction</w:t>
            </w:r>
            <w:r w:rsidR="00924092">
              <w:rPr>
                <w:noProof/>
                <w:webHidden/>
              </w:rPr>
              <w:tab/>
            </w:r>
            <w:r w:rsidR="00924092">
              <w:rPr>
                <w:noProof/>
                <w:webHidden/>
              </w:rPr>
              <w:fldChar w:fldCharType="begin"/>
            </w:r>
            <w:r w:rsidR="00924092">
              <w:rPr>
                <w:noProof/>
                <w:webHidden/>
              </w:rPr>
              <w:instrText xml:space="preserve"> PAGEREF _Toc927488 \h </w:instrText>
            </w:r>
            <w:r w:rsidR="00924092">
              <w:rPr>
                <w:noProof/>
                <w:webHidden/>
              </w:rPr>
            </w:r>
            <w:r w:rsidR="00924092">
              <w:rPr>
                <w:noProof/>
                <w:webHidden/>
              </w:rPr>
              <w:fldChar w:fldCharType="separate"/>
            </w:r>
            <w:r w:rsidR="00924092">
              <w:rPr>
                <w:noProof/>
                <w:webHidden/>
              </w:rPr>
              <w:t>7</w:t>
            </w:r>
            <w:r w:rsidR="00924092">
              <w:rPr>
                <w:noProof/>
                <w:webHidden/>
              </w:rPr>
              <w:fldChar w:fldCharType="end"/>
            </w:r>
          </w:hyperlink>
        </w:p>
        <w:p w14:paraId="2EBC972B" w14:textId="7120748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00924092" w:rsidRPr="00FB2FBF">
              <w:rPr>
                <w:rStyle w:val="Hyperlink"/>
                <w:noProof/>
              </w:rPr>
              <w:t>1.1</w:t>
            </w:r>
            <w:r w:rsidR="00924092">
              <w:rPr>
                <w:rFonts w:eastAsiaTheme="minorEastAsia" w:cstheme="minorBidi"/>
                <w:iCs w:val="0"/>
                <w:noProof/>
                <w:color w:val="auto"/>
                <w:sz w:val="24"/>
                <w:szCs w:val="24"/>
                <w:lang w:val="nl-NL" w:eastAsia="nl-NL" w:bidi="ar-SA"/>
              </w:rPr>
              <w:tab/>
            </w:r>
            <w:r w:rsidR="00924092" w:rsidRPr="00FB2FBF">
              <w:rPr>
                <w:rStyle w:val="Hyperlink"/>
                <w:noProof/>
              </w:rPr>
              <w:t>Problem description</w:t>
            </w:r>
            <w:r w:rsidR="00924092">
              <w:rPr>
                <w:noProof/>
                <w:webHidden/>
              </w:rPr>
              <w:tab/>
            </w:r>
            <w:r w:rsidR="00924092">
              <w:rPr>
                <w:noProof/>
                <w:webHidden/>
              </w:rPr>
              <w:fldChar w:fldCharType="begin"/>
            </w:r>
            <w:r w:rsidR="00924092">
              <w:rPr>
                <w:noProof/>
                <w:webHidden/>
              </w:rPr>
              <w:instrText xml:space="preserve"> PAGEREF _Toc927489 \h </w:instrText>
            </w:r>
            <w:r w:rsidR="00924092">
              <w:rPr>
                <w:noProof/>
                <w:webHidden/>
              </w:rPr>
            </w:r>
            <w:r w:rsidR="00924092">
              <w:rPr>
                <w:noProof/>
                <w:webHidden/>
              </w:rPr>
              <w:fldChar w:fldCharType="separate"/>
            </w:r>
            <w:r w:rsidR="00924092">
              <w:rPr>
                <w:noProof/>
                <w:webHidden/>
              </w:rPr>
              <w:t>8</w:t>
            </w:r>
            <w:r w:rsidR="00924092">
              <w:rPr>
                <w:noProof/>
                <w:webHidden/>
              </w:rPr>
              <w:fldChar w:fldCharType="end"/>
            </w:r>
          </w:hyperlink>
        </w:p>
        <w:p w14:paraId="140011B5" w14:textId="7D1D448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00924092" w:rsidRPr="00FB2FBF">
              <w:rPr>
                <w:rStyle w:val="Hyperlink"/>
                <w:noProof/>
              </w:rPr>
              <w:t>1.1.1</w:t>
            </w:r>
            <w:r w:rsidR="00924092">
              <w:rPr>
                <w:rFonts w:eastAsiaTheme="minorEastAsia" w:cstheme="minorBidi"/>
                <w:noProof/>
                <w:color w:val="auto"/>
                <w:sz w:val="24"/>
                <w:szCs w:val="24"/>
                <w:lang w:val="nl-NL" w:eastAsia="nl-NL" w:bidi="ar-SA"/>
              </w:rPr>
              <w:tab/>
            </w:r>
            <w:r w:rsidR="00924092" w:rsidRPr="00FB2FBF">
              <w:rPr>
                <w:rStyle w:val="Hyperlink"/>
                <w:noProof/>
              </w:rPr>
              <w:t>Research scope</w:t>
            </w:r>
            <w:r w:rsidR="00924092">
              <w:rPr>
                <w:noProof/>
                <w:webHidden/>
              </w:rPr>
              <w:tab/>
            </w:r>
            <w:r w:rsidR="00924092">
              <w:rPr>
                <w:noProof/>
                <w:webHidden/>
              </w:rPr>
              <w:fldChar w:fldCharType="begin"/>
            </w:r>
            <w:r w:rsidR="00924092">
              <w:rPr>
                <w:noProof/>
                <w:webHidden/>
              </w:rPr>
              <w:instrText xml:space="preserve"> PAGEREF _Toc927490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61B4125C" w14:textId="51E65DD4"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00924092" w:rsidRPr="00FB2FBF">
              <w:rPr>
                <w:rStyle w:val="Hyperlink"/>
                <w:noProof/>
              </w:rPr>
              <w:t>1.2</w:t>
            </w:r>
            <w:r w:rsidR="00924092">
              <w:rPr>
                <w:rFonts w:eastAsiaTheme="minorEastAsia" w:cstheme="minorBidi"/>
                <w:iCs w:val="0"/>
                <w:noProof/>
                <w:color w:val="auto"/>
                <w:sz w:val="24"/>
                <w:szCs w:val="24"/>
                <w:lang w:val="nl-NL" w:eastAsia="nl-NL" w:bidi="ar-SA"/>
              </w:rPr>
              <w:tab/>
            </w:r>
            <w:r w:rsidR="00924092" w:rsidRPr="00FB2FBF">
              <w:rPr>
                <w:rStyle w:val="Hyperlink"/>
                <w:noProof/>
              </w:rPr>
              <w:t>Research question</w:t>
            </w:r>
            <w:r w:rsidR="00924092">
              <w:rPr>
                <w:noProof/>
                <w:webHidden/>
              </w:rPr>
              <w:tab/>
            </w:r>
            <w:r w:rsidR="00924092">
              <w:rPr>
                <w:noProof/>
                <w:webHidden/>
              </w:rPr>
              <w:fldChar w:fldCharType="begin"/>
            </w:r>
            <w:r w:rsidR="00924092">
              <w:rPr>
                <w:noProof/>
                <w:webHidden/>
              </w:rPr>
              <w:instrText xml:space="preserve"> PAGEREF _Toc927491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543149CF" w14:textId="6BDFA2E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00924092" w:rsidRPr="00FB2FBF">
              <w:rPr>
                <w:rStyle w:val="Hyperlink"/>
                <w:noProof/>
              </w:rPr>
              <w:t>1.3</w:t>
            </w:r>
            <w:r w:rsidR="00924092">
              <w:rPr>
                <w:rFonts w:eastAsiaTheme="minorEastAsia" w:cstheme="minorBidi"/>
                <w:iCs w:val="0"/>
                <w:noProof/>
                <w:color w:val="auto"/>
                <w:sz w:val="24"/>
                <w:szCs w:val="24"/>
                <w:lang w:val="nl-NL" w:eastAsia="nl-NL" w:bidi="ar-SA"/>
              </w:rPr>
              <w:tab/>
            </w:r>
            <w:r w:rsidR="00924092" w:rsidRPr="00FB2FBF">
              <w:rPr>
                <w:rStyle w:val="Hyperlink"/>
                <w:noProof/>
              </w:rPr>
              <w:t>Approach</w:t>
            </w:r>
            <w:r w:rsidR="00924092">
              <w:rPr>
                <w:noProof/>
                <w:webHidden/>
              </w:rPr>
              <w:tab/>
            </w:r>
            <w:r w:rsidR="00924092">
              <w:rPr>
                <w:noProof/>
                <w:webHidden/>
              </w:rPr>
              <w:fldChar w:fldCharType="begin"/>
            </w:r>
            <w:r w:rsidR="00924092">
              <w:rPr>
                <w:noProof/>
                <w:webHidden/>
              </w:rPr>
              <w:instrText xml:space="preserve"> PAGEREF _Toc927492 \h </w:instrText>
            </w:r>
            <w:r w:rsidR="00924092">
              <w:rPr>
                <w:noProof/>
                <w:webHidden/>
              </w:rPr>
            </w:r>
            <w:r w:rsidR="00924092">
              <w:rPr>
                <w:noProof/>
                <w:webHidden/>
              </w:rPr>
              <w:fldChar w:fldCharType="separate"/>
            </w:r>
            <w:r w:rsidR="00924092">
              <w:rPr>
                <w:noProof/>
                <w:webHidden/>
              </w:rPr>
              <w:t>10</w:t>
            </w:r>
            <w:r w:rsidR="00924092">
              <w:rPr>
                <w:noProof/>
                <w:webHidden/>
              </w:rPr>
              <w:fldChar w:fldCharType="end"/>
            </w:r>
          </w:hyperlink>
        </w:p>
        <w:p w14:paraId="01E963BE" w14:textId="04B39AD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00924092" w:rsidRPr="00FB2FBF">
              <w:rPr>
                <w:rStyle w:val="Hyperlink"/>
                <w:noProof/>
              </w:rPr>
              <w:t>2 State of the art</w:t>
            </w:r>
            <w:r w:rsidR="00924092">
              <w:rPr>
                <w:noProof/>
                <w:webHidden/>
              </w:rPr>
              <w:tab/>
            </w:r>
            <w:r w:rsidR="00924092">
              <w:rPr>
                <w:noProof/>
                <w:webHidden/>
              </w:rPr>
              <w:fldChar w:fldCharType="begin"/>
            </w:r>
            <w:r w:rsidR="00924092">
              <w:rPr>
                <w:noProof/>
                <w:webHidden/>
              </w:rPr>
              <w:instrText xml:space="preserve"> PAGEREF _Toc927493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71A425D2" w14:textId="4D00DAA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00924092" w:rsidRPr="00FB2FBF">
              <w:rPr>
                <w:rStyle w:val="Hyperlink"/>
                <w:noProof/>
              </w:rPr>
              <w:t>2.1</w:t>
            </w:r>
            <w:r w:rsidR="00924092">
              <w:rPr>
                <w:rFonts w:eastAsiaTheme="minorEastAsia" w:cstheme="minorBidi"/>
                <w:iCs w:val="0"/>
                <w:noProof/>
                <w:color w:val="auto"/>
                <w:sz w:val="24"/>
                <w:szCs w:val="24"/>
                <w:lang w:val="nl-NL" w:eastAsia="nl-NL" w:bidi="ar-SA"/>
              </w:rPr>
              <w:tab/>
            </w:r>
            <w:r w:rsidR="00924092" w:rsidRPr="00FB2FBF">
              <w:rPr>
                <w:rStyle w:val="Hyperlink"/>
                <w:noProof/>
              </w:rPr>
              <w:t>Requirements of a smart reminder system</w:t>
            </w:r>
            <w:r w:rsidR="00924092">
              <w:rPr>
                <w:noProof/>
                <w:webHidden/>
              </w:rPr>
              <w:tab/>
            </w:r>
            <w:r w:rsidR="00924092">
              <w:rPr>
                <w:noProof/>
                <w:webHidden/>
              </w:rPr>
              <w:fldChar w:fldCharType="begin"/>
            </w:r>
            <w:r w:rsidR="00924092">
              <w:rPr>
                <w:noProof/>
                <w:webHidden/>
              </w:rPr>
              <w:instrText xml:space="preserve"> PAGEREF _Toc927494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414BD32A" w14:textId="3978CA9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00924092" w:rsidRPr="00FB2FBF">
              <w:rPr>
                <w:rStyle w:val="Hyperlink"/>
                <w:noProof/>
              </w:rPr>
              <w:t>2.1.1</w:t>
            </w:r>
            <w:r w:rsidR="00924092">
              <w:rPr>
                <w:rFonts w:eastAsiaTheme="minorEastAsia" w:cstheme="minorBidi"/>
                <w:noProof/>
                <w:color w:val="auto"/>
                <w:sz w:val="24"/>
                <w:szCs w:val="24"/>
                <w:lang w:val="nl-NL" w:eastAsia="nl-NL" w:bidi="ar-SA"/>
              </w:rPr>
              <w:tab/>
            </w:r>
            <w:r w:rsidR="00924092" w:rsidRPr="00FB2FBF">
              <w:rPr>
                <w:rStyle w:val="Hyperlink"/>
                <w:noProof/>
              </w:rPr>
              <w:t>Notification producing or scheduling</w:t>
            </w:r>
            <w:r w:rsidR="00924092">
              <w:rPr>
                <w:noProof/>
                <w:webHidden/>
              </w:rPr>
              <w:tab/>
            </w:r>
            <w:r w:rsidR="00924092">
              <w:rPr>
                <w:noProof/>
                <w:webHidden/>
              </w:rPr>
              <w:fldChar w:fldCharType="begin"/>
            </w:r>
            <w:r w:rsidR="00924092">
              <w:rPr>
                <w:noProof/>
                <w:webHidden/>
              </w:rPr>
              <w:instrText xml:space="preserve"> PAGEREF _Toc927495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14F0D5FE" w14:textId="0DEDF6B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00924092" w:rsidRPr="00FB2FBF">
              <w:rPr>
                <w:rStyle w:val="Hyperlink"/>
                <w:noProof/>
              </w:rPr>
              <w:t>2.1.2</w:t>
            </w:r>
            <w:r w:rsidR="00924092">
              <w:rPr>
                <w:rFonts w:eastAsiaTheme="minorEastAsia" w:cstheme="minorBidi"/>
                <w:noProof/>
                <w:color w:val="auto"/>
                <w:sz w:val="24"/>
                <w:szCs w:val="24"/>
                <w:lang w:val="nl-NL" w:eastAsia="nl-NL" w:bidi="ar-SA"/>
              </w:rPr>
              <w:tab/>
            </w:r>
            <w:r w:rsidR="00924092" w:rsidRPr="00FB2FBF">
              <w:rPr>
                <w:rStyle w:val="Hyperlink"/>
                <w:noProof/>
              </w:rPr>
              <w:t>No specific setup</w:t>
            </w:r>
            <w:r w:rsidR="00924092">
              <w:rPr>
                <w:noProof/>
                <w:webHidden/>
              </w:rPr>
              <w:tab/>
            </w:r>
            <w:r w:rsidR="00924092">
              <w:rPr>
                <w:noProof/>
                <w:webHidden/>
              </w:rPr>
              <w:fldChar w:fldCharType="begin"/>
            </w:r>
            <w:r w:rsidR="00924092">
              <w:rPr>
                <w:noProof/>
                <w:webHidden/>
              </w:rPr>
              <w:instrText xml:space="preserve"> PAGEREF _Toc927496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E1BAE" w14:textId="0397C73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00924092" w:rsidRPr="00FB2FBF">
              <w:rPr>
                <w:rStyle w:val="Hyperlink"/>
                <w:noProof/>
              </w:rPr>
              <w:t>2.1.3</w:t>
            </w:r>
            <w:r w:rsidR="00924092">
              <w:rPr>
                <w:rFonts w:eastAsiaTheme="minorEastAsia" w:cstheme="minorBidi"/>
                <w:noProof/>
                <w:color w:val="auto"/>
                <w:sz w:val="24"/>
                <w:szCs w:val="24"/>
                <w:lang w:val="nl-NL" w:eastAsia="nl-NL" w:bidi="ar-SA"/>
              </w:rPr>
              <w:tab/>
            </w:r>
            <w:r w:rsidR="00924092" w:rsidRPr="00FB2FBF">
              <w:rPr>
                <w:rStyle w:val="Hyperlink"/>
                <w:noProof/>
              </w:rPr>
              <w:t>Values</w:t>
            </w:r>
            <w:r w:rsidR="00924092">
              <w:rPr>
                <w:noProof/>
                <w:webHidden/>
              </w:rPr>
              <w:tab/>
            </w:r>
            <w:r w:rsidR="00924092">
              <w:rPr>
                <w:noProof/>
                <w:webHidden/>
              </w:rPr>
              <w:fldChar w:fldCharType="begin"/>
            </w:r>
            <w:r w:rsidR="00924092">
              <w:rPr>
                <w:noProof/>
                <w:webHidden/>
              </w:rPr>
              <w:instrText xml:space="preserve"> PAGEREF _Toc927497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2D88DB12" w14:textId="44729A18"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00924092" w:rsidRPr="00FB2FBF">
              <w:rPr>
                <w:rStyle w:val="Hyperlink"/>
                <w:noProof/>
              </w:rPr>
              <w:t>2.2</w:t>
            </w:r>
            <w:r w:rsidR="00924092">
              <w:rPr>
                <w:rFonts w:eastAsiaTheme="minorEastAsia" w:cstheme="minorBidi"/>
                <w:iCs w:val="0"/>
                <w:noProof/>
                <w:color w:val="auto"/>
                <w:sz w:val="24"/>
                <w:szCs w:val="24"/>
                <w:lang w:val="nl-NL" w:eastAsia="nl-NL" w:bidi="ar-SA"/>
              </w:rPr>
              <w:tab/>
            </w:r>
            <w:r w:rsidR="00924092" w:rsidRPr="00FB2FBF">
              <w:rPr>
                <w:rStyle w:val="Hyperlink"/>
                <w:noProof/>
              </w:rPr>
              <w:t>Comparison of existing concepts</w:t>
            </w:r>
            <w:r w:rsidR="00924092">
              <w:rPr>
                <w:noProof/>
                <w:webHidden/>
              </w:rPr>
              <w:tab/>
            </w:r>
            <w:r w:rsidR="00924092">
              <w:rPr>
                <w:noProof/>
                <w:webHidden/>
              </w:rPr>
              <w:fldChar w:fldCharType="begin"/>
            </w:r>
            <w:r w:rsidR="00924092">
              <w:rPr>
                <w:noProof/>
                <w:webHidden/>
              </w:rPr>
              <w:instrText xml:space="preserve"> PAGEREF _Toc927498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91AED" w14:textId="4DB25A2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00924092" w:rsidRPr="00FB2FBF">
              <w:rPr>
                <w:rStyle w:val="Hyperlink"/>
                <w:noProof/>
              </w:rPr>
              <w:t>2.3</w:t>
            </w:r>
            <w:r w:rsidR="00924092">
              <w:rPr>
                <w:rFonts w:eastAsiaTheme="minorEastAsia" w:cstheme="minorBidi"/>
                <w:iCs w:val="0"/>
                <w:noProof/>
                <w:color w:val="auto"/>
                <w:sz w:val="24"/>
                <w:szCs w:val="24"/>
                <w:lang w:val="nl-NL" w:eastAsia="nl-NL" w:bidi="ar-SA"/>
              </w:rPr>
              <w:tab/>
            </w:r>
            <w:r w:rsidR="00924092" w:rsidRPr="00FB2FBF">
              <w:rPr>
                <w:rStyle w:val="Hyperlink"/>
                <w:noProof/>
              </w:rPr>
              <w:t>Preempting the deadline</w:t>
            </w:r>
            <w:r w:rsidR="00924092">
              <w:rPr>
                <w:noProof/>
                <w:webHidden/>
              </w:rPr>
              <w:tab/>
            </w:r>
            <w:r w:rsidR="00924092">
              <w:rPr>
                <w:noProof/>
                <w:webHidden/>
              </w:rPr>
              <w:fldChar w:fldCharType="begin"/>
            </w:r>
            <w:r w:rsidR="00924092">
              <w:rPr>
                <w:noProof/>
                <w:webHidden/>
              </w:rPr>
              <w:instrText xml:space="preserve"> PAGEREF _Toc927499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D9AEAAF" w14:textId="095B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00924092" w:rsidRPr="00FB2FBF">
              <w:rPr>
                <w:rStyle w:val="Hyperlink"/>
                <w:noProof/>
              </w:rPr>
              <w:t>2.3.1</w:t>
            </w:r>
            <w:r w:rsidR="00924092">
              <w:rPr>
                <w:rFonts w:eastAsiaTheme="minorEastAsia" w:cstheme="minorBidi"/>
                <w:noProof/>
                <w:color w:val="auto"/>
                <w:sz w:val="24"/>
                <w:szCs w:val="24"/>
                <w:lang w:val="nl-NL" w:eastAsia="nl-NL" w:bidi="ar-SA"/>
              </w:rPr>
              <w:tab/>
            </w:r>
            <w:r w:rsidR="00924092" w:rsidRPr="00FB2FBF">
              <w:rPr>
                <w:rStyle w:val="Hyperlink"/>
                <w:noProof/>
              </w:rPr>
              <w:t>What is a deadline?</w:t>
            </w:r>
            <w:r w:rsidR="00924092">
              <w:rPr>
                <w:noProof/>
                <w:webHidden/>
              </w:rPr>
              <w:tab/>
            </w:r>
            <w:r w:rsidR="00924092">
              <w:rPr>
                <w:noProof/>
                <w:webHidden/>
              </w:rPr>
              <w:fldChar w:fldCharType="begin"/>
            </w:r>
            <w:r w:rsidR="00924092">
              <w:rPr>
                <w:noProof/>
                <w:webHidden/>
              </w:rPr>
              <w:instrText xml:space="preserve"> PAGEREF _Toc927500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B2A2DB0" w14:textId="6803863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00924092" w:rsidRPr="00FB2FBF">
              <w:rPr>
                <w:rStyle w:val="Hyperlink"/>
                <w:noProof/>
              </w:rPr>
              <w:t>2.3.2</w:t>
            </w:r>
            <w:r w:rsidR="00924092">
              <w:rPr>
                <w:rFonts w:eastAsiaTheme="minorEastAsia" w:cstheme="minorBidi"/>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01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4C27AB5A" w14:textId="625B427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00924092" w:rsidRPr="00FB2FBF">
              <w:rPr>
                <w:rStyle w:val="Hyperlink"/>
                <w:noProof/>
              </w:rPr>
              <w:t>2.4</w:t>
            </w:r>
            <w:r w:rsidR="00924092">
              <w:rPr>
                <w:rFonts w:eastAsiaTheme="minorEastAsia" w:cstheme="minorBidi"/>
                <w:iCs w:val="0"/>
                <w:noProof/>
                <w:color w:val="auto"/>
                <w:sz w:val="24"/>
                <w:szCs w:val="24"/>
                <w:lang w:val="nl-NL" w:eastAsia="nl-NL" w:bidi="ar-SA"/>
              </w:rPr>
              <w:tab/>
            </w:r>
            <w:r w:rsidR="00924092" w:rsidRPr="00FB2FBF">
              <w:rPr>
                <w:rStyle w:val="Hyperlink"/>
                <w:noProof/>
              </w:rPr>
              <w:t>User values</w:t>
            </w:r>
            <w:r w:rsidR="00924092">
              <w:rPr>
                <w:noProof/>
                <w:webHidden/>
              </w:rPr>
              <w:tab/>
            </w:r>
            <w:r w:rsidR="00924092">
              <w:rPr>
                <w:noProof/>
                <w:webHidden/>
              </w:rPr>
              <w:fldChar w:fldCharType="begin"/>
            </w:r>
            <w:r w:rsidR="00924092">
              <w:rPr>
                <w:noProof/>
                <w:webHidden/>
              </w:rPr>
              <w:instrText xml:space="preserve"> PAGEREF _Toc927502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28E5839F" w14:textId="0B8CFD1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00924092" w:rsidRPr="00FB2FBF">
              <w:rPr>
                <w:rStyle w:val="Hyperlink"/>
                <w:noProof/>
              </w:rPr>
              <w:t>2.4.1</w:t>
            </w:r>
            <w:r w:rsidR="00924092">
              <w:rPr>
                <w:rFonts w:eastAsiaTheme="minorEastAsia" w:cstheme="minorBidi"/>
                <w:noProof/>
                <w:color w:val="auto"/>
                <w:sz w:val="24"/>
                <w:szCs w:val="24"/>
                <w:lang w:val="nl-NL" w:eastAsia="nl-NL" w:bidi="ar-SA"/>
              </w:rPr>
              <w:tab/>
            </w:r>
            <w:r w:rsidR="00924092" w:rsidRPr="00FB2FBF">
              <w:rPr>
                <w:rStyle w:val="Hyperlink"/>
                <w:noProof/>
              </w:rPr>
              <w:t>Which values</w:t>
            </w:r>
            <w:r w:rsidR="00924092">
              <w:rPr>
                <w:noProof/>
                <w:webHidden/>
              </w:rPr>
              <w:tab/>
            </w:r>
            <w:r w:rsidR="00924092">
              <w:rPr>
                <w:noProof/>
                <w:webHidden/>
              </w:rPr>
              <w:fldChar w:fldCharType="begin"/>
            </w:r>
            <w:r w:rsidR="00924092">
              <w:rPr>
                <w:noProof/>
                <w:webHidden/>
              </w:rPr>
              <w:instrText xml:space="preserve"> PAGEREF _Toc927503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07F74222" w14:textId="549CEC5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00924092" w:rsidRPr="00FB2FBF">
              <w:rPr>
                <w:rStyle w:val="Hyperlink"/>
                <w:noProof/>
              </w:rPr>
              <w:t>2.5</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w:t>
            </w:r>
            <w:r w:rsidR="00924092">
              <w:rPr>
                <w:noProof/>
                <w:webHidden/>
              </w:rPr>
              <w:tab/>
            </w:r>
            <w:r w:rsidR="00924092">
              <w:rPr>
                <w:noProof/>
                <w:webHidden/>
              </w:rPr>
              <w:fldChar w:fldCharType="begin"/>
            </w:r>
            <w:r w:rsidR="00924092">
              <w:rPr>
                <w:noProof/>
                <w:webHidden/>
              </w:rPr>
              <w:instrText xml:space="preserve"> PAGEREF _Toc927504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33B0BDE3" w14:textId="7066682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00924092" w:rsidRPr="00FB2FBF">
              <w:rPr>
                <w:rStyle w:val="Hyperlink"/>
                <w:noProof/>
              </w:rPr>
              <w:t>3 Concept design</w:t>
            </w:r>
            <w:r w:rsidR="00924092">
              <w:rPr>
                <w:noProof/>
                <w:webHidden/>
              </w:rPr>
              <w:tab/>
            </w:r>
            <w:r w:rsidR="00924092">
              <w:rPr>
                <w:noProof/>
                <w:webHidden/>
              </w:rPr>
              <w:fldChar w:fldCharType="begin"/>
            </w:r>
            <w:r w:rsidR="00924092">
              <w:rPr>
                <w:noProof/>
                <w:webHidden/>
              </w:rPr>
              <w:instrText xml:space="preserve"> PAGEREF _Toc927505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1E717566" w14:textId="429D475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00924092" w:rsidRPr="00FB2FBF">
              <w:rPr>
                <w:rStyle w:val="Hyperlink"/>
                <w:noProof/>
              </w:rPr>
              <w:t>3.1</w:t>
            </w:r>
            <w:r w:rsidR="00924092">
              <w:rPr>
                <w:rFonts w:eastAsiaTheme="minorEastAsia" w:cstheme="minorBidi"/>
                <w:iCs w:val="0"/>
                <w:noProof/>
                <w:color w:val="auto"/>
                <w:sz w:val="24"/>
                <w:szCs w:val="24"/>
                <w:lang w:val="nl-NL" w:eastAsia="nl-NL" w:bidi="ar-SA"/>
              </w:rPr>
              <w:tab/>
            </w:r>
            <w:r w:rsidR="00924092" w:rsidRPr="00FB2FBF">
              <w:rPr>
                <w:rStyle w:val="Hyperlink"/>
                <w:noProof/>
              </w:rPr>
              <w:t xml:space="preserve"> High-level overview</w:t>
            </w:r>
            <w:r w:rsidR="00924092">
              <w:rPr>
                <w:noProof/>
                <w:webHidden/>
              </w:rPr>
              <w:tab/>
            </w:r>
            <w:r w:rsidR="00924092">
              <w:rPr>
                <w:noProof/>
                <w:webHidden/>
              </w:rPr>
              <w:fldChar w:fldCharType="begin"/>
            </w:r>
            <w:r w:rsidR="00924092">
              <w:rPr>
                <w:noProof/>
                <w:webHidden/>
              </w:rPr>
              <w:instrText xml:space="preserve"> PAGEREF _Toc927506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01B18BEC" w14:textId="5F3BE51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00924092" w:rsidRPr="00FB2FBF">
              <w:rPr>
                <w:rStyle w:val="Hyperlink"/>
                <w:noProof/>
              </w:rPr>
              <w:t>3.2</w:t>
            </w:r>
            <w:r w:rsidR="00924092">
              <w:rPr>
                <w:rFonts w:eastAsiaTheme="minorEastAsia" w:cstheme="minorBidi"/>
                <w:iCs w:val="0"/>
                <w:noProof/>
                <w:color w:val="auto"/>
                <w:sz w:val="24"/>
                <w:szCs w:val="24"/>
                <w:lang w:val="nl-NL" w:eastAsia="nl-NL" w:bidi="ar-SA"/>
              </w:rPr>
              <w:tab/>
            </w:r>
            <w:r w:rsidR="00924092" w:rsidRPr="00FB2FBF">
              <w:rPr>
                <w:rStyle w:val="Hyperlink"/>
                <w:noProof/>
              </w:rPr>
              <w:t>Processing incoming data</w:t>
            </w:r>
            <w:r w:rsidR="00924092">
              <w:rPr>
                <w:noProof/>
                <w:webHidden/>
              </w:rPr>
              <w:tab/>
            </w:r>
            <w:r w:rsidR="00924092">
              <w:rPr>
                <w:noProof/>
                <w:webHidden/>
              </w:rPr>
              <w:fldChar w:fldCharType="begin"/>
            </w:r>
            <w:r w:rsidR="00924092">
              <w:rPr>
                <w:noProof/>
                <w:webHidden/>
              </w:rPr>
              <w:instrText xml:space="preserve"> PAGEREF _Toc927507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13518340" w14:textId="6AE0495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00924092" w:rsidRPr="00FB2FBF">
              <w:rPr>
                <w:rStyle w:val="Hyperlink"/>
                <w:noProof/>
              </w:rPr>
              <w:t>3.2.1</w:t>
            </w:r>
            <w:r w:rsidR="00924092">
              <w:rPr>
                <w:rFonts w:eastAsiaTheme="minorEastAsia" w:cstheme="minorBidi"/>
                <w:noProof/>
                <w:color w:val="auto"/>
                <w:sz w:val="24"/>
                <w:szCs w:val="24"/>
                <w:lang w:val="nl-NL" w:eastAsia="nl-NL" w:bidi="ar-SA"/>
              </w:rPr>
              <w:tab/>
            </w:r>
            <w:r w:rsidR="00924092" w:rsidRPr="00FB2FBF">
              <w:rPr>
                <w:rStyle w:val="Hyperlink"/>
                <w:noProof/>
              </w:rPr>
              <w:t>Data acquisition</w:t>
            </w:r>
            <w:r w:rsidR="00924092">
              <w:rPr>
                <w:noProof/>
                <w:webHidden/>
              </w:rPr>
              <w:tab/>
            </w:r>
            <w:r w:rsidR="00924092">
              <w:rPr>
                <w:noProof/>
                <w:webHidden/>
              </w:rPr>
              <w:fldChar w:fldCharType="begin"/>
            </w:r>
            <w:r w:rsidR="00924092">
              <w:rPr>
                <w:noProof/>
                <w:webHidden/>
              </w:rPr>
              <w:instrText xml:space="preserve"> PAGEREF _Toc927508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3924EFAA" w14:textId="6AF99AF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00924092" w:rsidRPr="00FB2FBF">
              <w:rPr>
                <w:rStyle w:val="Hyperlink"/>
                <w:noProof/>
              </w:rPr>
              <w:t>3.2.2</w:t>
            </w:r>
            <w:r w:rsidR="00924092">
              <w:rPr>
                <w:rFonts w:eastAsiaTheme="minorEastAsia" w:cstheme="minorBidi"/>
                <w:noProof/>
                <w:color w:val="auto"/>
                <w:sz w:val="24"/>
                <w:szCs w:val="24"/>
                <w:lang w:val="nl-NL" w:eastAsia="nl-NL" w:bidi="ar-SA"/>
              </w:rPr>
              <w:tab/>
            </w:r>
            <w:r w:rsidR="00924092" w:rsidRPr="00FB2FBF">
              <w:rPr>
                <w:rStyle w:val="Hyperlink"/>
                <w:noProof/>
              </w:rPr>
              <w:t>Dataset</w:t>
            </w:r>
            <w:r w:rsidR="00924092">
              <w:rPr>
                <w:noProof/>
                <w:webHidden/>
              </w:rPr>
              <w:tab/>
            </w:r>
            <w:r w:rsidR="00924092">
              <w:rPr>
                <w:noProof/>
                <w:webHidden/>
              </w:rPr>
              <w:fldChar w:fldCharType="begin"/>
            </w:r>
            <w:r w:rsidR="00924092">
              <w:rPr>
                <w:noProof/>
                <w:webHidden/>
              </w:rPr>
              <w:instrText xml:space="preserve"> PAGEREF _Toc927509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590B2D30" w14:textId="542FDCF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00924092" w:rsidRPr="00FB2FBF">
              <w:rPr>
                <w:rStyle w:val="Hyperlink"/>
                <w:noProof/>
              </w:rPr>
              <w:t>3.3</w:t>
            </w:r>
            <w:r w:rsidR="00924092">
              <w:rPr>
                <w:rFonts w:eastAsiaTheme="minorEastAsia" w:cstheme="minorBidi"/>
                <w:iCs w:val="0"/>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10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1CD181E0" w14:textId="175EF2B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00924092" w:rsidRPr="00FB2FBF">
              <w:rPr>
                <w:rStyle w:val="Hyperlink"/>
                <w:noProof/>
              </w:rPr>
              <w:t>3.3.1</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Expectation Maximization algorithm</w:t>
            </w:r>
            <w:r w:rsidR="00924092">
              <w:rPr>
                <w:noProof/>
                <w:webHidden/>
              </w:rPr>
              <w:tab/>
            </w:r>
            <w:r w:rsidR="00924092">
              <w:rPr>
                <w:noProof/>
                <w:webHidden/>
              </w:rPr>
              <w:fldChar w:fldCharType="begin"/>
            </w:r>
            <w:r w:rsidR="00924092">
              <w:rPr>
                <w:noProof/>
                <w:webHidden/>
              </w:rPr>
              <w:instrText xml:space="preserve"> PAGEREF _Toc927511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2C703662" w14:textId="631A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00924092" w:rsidRPr="00FB2FBF">
              <w:rPr>
                <w:rStyle w:val="Hyperlink"/>
                <w:noProof/>
              </w:rPr>
              <w:t>3.3.2</w:t>
            </w:r>
            <w:r w:rsidR="00924092">
              <w:rPr>
                <w:rFonts w:eastAsiaTheme="minorEastAsia" w:cstheme="minorBidi"/>
                <w:noProof/>
                <w:color w:val="auto"/>
                <w:sz w:val="24"/>
                <w:szCs w:val="24"/>
                <w:lang w:val="nl-NL" w:eastAsia="nl-NL" w:bidi="ar-SA"/>
              </w:rPr>
              <w:tab/>
            </w:r>
            <w:r w:rsidR="00924092" w:rsidRPr="00FB2FBF">
              <w:rPr>
                <w:rStyle w:val="Hyperlink"/>
                <w:noProof/>
              </w:rPr>
              <w:t>Clustering of activities</w:t>
            </w:r>
            <w:r w:rsidR="00924092">
              <w:rPr>
                <w:noProof/>
                <w:webHidden/>
              </w:rPr>
              <w:tab/>
            </w:r>
            <w:r w:rsidR="00924092">
              <w:rPr>
                <w:noProof/>
                <w:webHidden/>
              </w:rPr>
              <w:fldChar w:fldCharType="begin"/>
            </w:r>
            <w:r w:rsidR="00924092">
              <w:rPr>
                <w:noProof/>
                <w:webHidden/>
              </w:rPr>
              <w:instrText xml:space="preserve"> PAGEREF _Toc927512 \h </w:instrText>
            </w:r>
            <w:r w:rsidR="00924092">
              <w:rPr>
                <w:noProof/>
                <w:webHidden/>
              </w:rPr>
            </w:r>
            <w:r w:rsidR="00924092">
              <w:rPr>
                <w:noProof/>
                <w:webHidden/>
              </w:rPr>
              <w:fldChar w:fldCharType="separate"/>
            </w:r>
            <w:r w:rsidR="00924092">
              <w:rPr>
                <w:noProof/>
                <w:webHidden/>
              </w:rPr>
              <w:t>21</w:t>
            </w:r>
            <w:r w:rsidR="00924092">
              <w:rPr>
                <w:noProof/>
                <w:webHidden/>
              </w:rPr>
              <w:fldChar w:fldCharType="end"/>
            </w:r>
          </w:hyperlink>
        </w:p>
        <w:p w14:paraId="67E3166E" w14:textId="67E733F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00924092" w:rsidRPr="00FB2FBF">
              <w:rPr>
                <w:rStyle w:val="Hyperlink"/>
                <w:noProof/>
              </w:rPr>
              <w:t>3.3.3</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Apriori algorithm</w:t>
            </w:r>
            <w:r w:rsidR="00924092">
              <w:rPr>
                <w:noProof/>
                <w:webHidden/>
              </w:rPr>
              <w:tab/>
            </w:r>
            <w:r w:rsidR="00924092">
              <w:rPr>
                <w:noProof/>
                <w:webHidden/>
              </w:rPr>
              <w:fldChar w:fldCharType="begin"/>
            </w:r>
            <w:r w:rsidR="00924092">
              <w:rPr>
                <w:noProof/>
                <w:webHidden/>
              </w:rPr>
              <w:instrText xml:space="preserve"> PAGEREF _Toc927513 \h </w:instrText>
            </w:r>
            <w:r w:rsidR="00924092">
              <w:rPr>
                <w:noProof/>
                <w:webHidden/>
              </w:rPr>
            </w:r>
            <w:r w:rsidR="00924092">
              <w:rPr>
                <w:noProof/>
                <w:webHidden/>
              </w:rPr>
              <w:fldChar w:fldCharType="separate"/>
            </w:r>
            <w:r w:rsidR="00924092">
              <w:rPr>
                <w:noProof/>
                <w:webHidden/>
              </w:rPr>
              <w:t>22</w:t>
            </w:r>
            <w:r w:rsidR="00924092">
              <w:rPr>
                <w:noProof/>
                <w:webHidden/>
              </w:rPr>
              <w:fldChar w:fldCharType="end"/>
            </w:r>
          </w:hyperlink>
        </w:p>
        <w:p w14:paraId="0DE06915" w14:textId="558D00D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00924092" w:rsidRPr="00FB2FBF">
              <w:rPr>
                <w:rStyle w:val="Hyperlink"/>
                <w:noProof/>
              </w:rPr>
              <w:t>3.3.4</w:t>
            </w:r>
            <w:r w:rsidR="00924092">
              <w:rPr>
                <w:rFonts w:eastAsiaTheme="minorEastAsia" w:cstheme="minorBidi"/>
                <w:noProof/>
                <w:color w:val="auto"/>
                <w:sz w:val="24"/>
                <w:szCs w:val="24"/>
                <w:lang w:val="nl-NL" w:eastAsia="nl-NL" w:bidi="ar-SA"/>
              </w:rPr>
              <w:tab/>
            </w:r>
            <w:r w:rsidR="00924092" w:rsidRPr="00FB2FBF">
              <w:rPr>
                <w:rStyle w:val="Hyperlink"/>
                <w:noProof/>
              </w:rPr>
              <w:t>Prediction of future activities</w:t>
            </w:r>
            <w:r w:rsidR="00924092">
              <w:rPr>
                <w:noProof/>
                <w:webHidden/>
              </w:rPr>
              <w:tab/>
            </w:r>
            <w:r w:rsidR="00924092">
              <w:rPr>
                <w:noProof/>
                <w:webHidden/>
              </w:rPr>
              <w:fldChar w:fldCharType="begin"/>
            </w:r>
            <w:r w:rsidR="00924092">
              <w:rPr>
                <w:noProof/>
                <w:webHidden/>
              </w:rPr>
              <w:instrText xml:space="preserve"> PAGEREF _Toc927514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752C0C6A" w14:textId="01E63FA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00924092" w:rsidRPr="00FB2FBF">
              <w:rPr>
                <w:rStyle w:val="Hyperlink"/>
                <w:noProof/>
              </w:rPr>
              <w:t>3.3.5</w:t>
            </w:r>
            <w:r w:rsidR="00924092">
              <w:rPr>
                <w:rFonts w:eastAsiaTheme="minorEastAsia" w:cstheme="minorBidi"/>
                <w:noProof/>
                <w:color w:val="auto"/>
                <w:sz w:val="24"/>
                <w:szCs w:val="24"/>
                <w:lang w:val="nl-NL" w:eastAsia="nl-NL" w:bidi="ar-SA"/>
              </w:rPr>
              <w:tab/>
            </w:r>
            <w:r w:rsidR="00924092" w:rsidRPr="00FB2FBF">
              <w:rPr>
                <w:rStyle w:val="Hyperlink"/>
                <w:noProof/>
              </w:rPr>
              <w:t>Simplification of activity prediction</w:t>
            </w:r>
            <w:r w:rsidR="00924092">
              <w:rPr>
                <w:noProof/>
                <w:webHidden/>
              </w:rPr>
              <w:tab/>
            </w:r>
            <w:r w:rsidR="00924092">
              <w:rPr>
                <w:noProof/>
                <w:webHidden/>
              </w:rPr>
              <w:fldChar w:fldCharType="begin"/>
            </w:r>
            <w:r w:rsidR="00924092">
              <w:rPr>
                <w:noProof/>
                <w:webHidden/>
              </w:rPr>
              <w:instrText xml:space="preserve"> PAGEREF _Toc927515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5E52AC8" w14:textId="6B115EE5"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00924092" w:rsidRPr="00FB2FBF">
              <w:rPr>
                <w:rStyle w:val="Hyperlink"/>
                <w:noProof/>
              </w:rPr>
              <w:t>3.4</w:t>
            </w:r>
            <w:r w:rsidR="00924092">
              <w:rPr>
                <w:rFonts w:eastAsiaTheme="minorEastAsia" w:cstheme="minorBidi"/>
                <w:iCs w:val="0"/>
                <w:noProof/>
                <w:color w:val="auto"/>
                <w:sz w:val="24"/>
                <w:szCs w:val="24"/>
                <w:lang w:val="nl-NL" w:eastAsia="nl-NL" w:bidi="ar-SA"/>
              </w:rPr>
              <w:tab/>
            </w:r>
            <w:r w:rsidR="00924092" w:rsidRPr="00FB2FBF">
              <w:rPr>
                <w:rStyle w:val="Hyperlink"/>
                <w:noProof/>
              </w:rPr>
              <w:t>Value based design</w:t>
            </w:r>
            <w:r w:rsidR="00924092">
              <w:rPr>
                <w:noProof/>
                <w:webHidden/>
              </w:rPr>
              <w:tab/>
            </w:r>
            <w:r w:rsidR="00924092">
              <w:rPr>
                <w:noProof/>
                <w:webHidden/>
              </w:rPr>
              <w:fldChar w:fldCharType="begin"/>
            </w:r>
            <w:r w:rsidR="00924092">
              <w:rPr>
                <w:noProof/>
                <w:webHidden/>
              </w:rPr>
              <w:instrText xml:space="preserve"> PAGEREF _Toc927516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3A70044" w14:textId="032D998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00924092" w:rsidRPr="00FB2FBF">
              <w:rPr>
                <w:rStyle w:val="Hyperlink"/>
                <w:noProof/>
              </w:rPr>
              <w:t>3.4.1</w:t>
            </w:r>
            <w:r w:rsidR="00924092">
              <w:rPr>
                <w:rFonts w:eastAsiaTheme="minorEastAsia" w:cstheme="minorBidi"/>
                <w:noProof/>
                <w:color w:val="auto"/>
                <w:sz w:val="24"/>
                <w:szCs w:val="24"/>
                <w:lang w:val="nl-NL" w:eastAsia="nl-NL" w:bidi="ar-SA"/>
              </w:rPr>
              <w:tab/>
            </w:r>
            <w:r w:rsidR="00924092" w:rsidRPr="00FB2FBF">
              <w:rPr>
                <w:rStyle w:val="Hyperlink"/>
                <w:noProof/>
              </w:rPr>
              <w:t>The appropriate time</w:t>
            </w:r>
            <w:r w:rsidR="00924092">
              <w:rPr>
                <w:noProof/>
                <w:webHidden/>
              </w:rPr>
              <w:tab/>
            </w:r>
            <w:r w:rsidR="00924092">
              <w:rPr>
                <w:noProof/>
                <w:webHidden/>
              </w:rPr>
              <w:fldChar w:fldCharType="begin"/>
            </w:r>
            <w:r w:rsidR="00924092">
              <w:rPr>
                <w:noProof/>
                <w:webHidden/>
              </w:rPr>
              <w:instrText xml:space="preserve"> PAGEREF _Toc927517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28C200BA" w14:textId="0093D3D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00924092" w:rsidRPr="00FB2FBF">
              <w:rPr>
                <w:rStyle w:val="Hyperlink"/>
                <w:noProof/>
              </w:rPr>
              <w:t>3.4.2</w:t>
            </w:r>
            <w:r w:rsidR="00924092">
              <w:rPr>
                <w:rFonts w:eastAsiaTheme="minorEastAsia" w:cstheme="minorBidi"/>
                <w:noProof/>
                <w:color w:val="auto"/>
                <w:sz w:val="24"/>
                <w:szCs w:val="24"/>
                <w:lang w:val="nl-NL" w:eastAsia="nl-NL" w:bidi="ar-SA"/>
              </w:rPr>
              <w:tab/>
            </w:r>
            <w:r w:rsidR="00924092" w:rsidRPr="00FB2FBF">
              <w:rPr>
                <w:rStyle w:val="Hyperlink"/>
                <w:noProof/>
              </w:rPr>
              <w:t>One value</w:t>
            </w:r>
            <w:r w:rsidR="00924092">
              <w:rPr>
                <w:noProof/>
                <w:webHidden/>
              </w:rPr>
              <w:tab/>
            </w:r>
            <w:r w:rsidR="00924092">
              <w:rPr>
                <w:noProof/>
                <w:webHidden/>
              </w:rPr>
              <w:fldChar w:fldCharType="begin"/>
            </w:r>
            <w:r w:rsidR="00924092">
              <w:rPr>
                <w:noProof/>
                <w:webHidden/>
              </w:rPr>
              <w:instrText xml:space="preserve"> PAGEREF _Toc927518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35A2B91C" w14:textId="135CBB0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00924092" w:rsidRPr="00FB2FBF">
              <w:rPr>
                <w:rStyle w:val="Hyperlink"/>
                <w:noProof/>
              </w:rPr>
              <w:t>3.4.3</w:t>
            </w:r>
            <w:r w:rsidR="00924092">
              <w:rPr>
                <w:rFonts w:eastAsiaTheme="minorEastAsia" w:cstheme="minorBidi"/>
                <w:noProof/>
                <w:color w:val="auto"/>
                <w:sz w:val="24"/>
                <w:szCs w:val="24"/>
                <w:lang w:val="nl-NL" w:eastAsia="nl-NL" w:bidi="ar-SA"/>
              </w:rPr>
              <w:tab/>
            </w:r>
            <w:r w:rsidR="00924092" w:rsidRPr="00FB2FBF">
              <w:rPr>
                <w:rStyle w:val="Hyperlink"/>
                <w:noProof/>
              </w:rPr>
              <w:t>Obtaining value information</w:t>
            </w:r>
            <w:r w:rsidR="00924092">
              <w:rPr>
                <w:noProof/>
                <w:webHidden/>
              </w:rPr>
              <w:tab/>
            </w:r>
            <w:r w:rsidR="00924092">
              <w:rPr>
                <w:noProof/>
                <w:webHidden/>
              </w:rPr>
              <w:fldChar w:fldCharType="begin"/>
            </w:r>
            <w:r w:rsidR="00924092">
              <w:rPr>
                <w:noProof/>
                <w:webHidden/>
              </w:rPr>
              <w:instrText xml:space="preserve"> PAGEREF _Toc927519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A44356" w14:textId="1888943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00924092" w:rsidRPr="00FB2FBF">
              <w:rPr>
                <w:rStyle w:val="Hyperlink"/>
                <w:noProof/>
              </w:rPr>
              <w:t>3.5</w:t>
            </w:r>
            <w:r w:rsidR="00924092">
              <w:rPr>
                <w:rFonts w:eastAsiaTheme="minorEastAsia" w:cstheme="minorBidi"/>
                <w:iCs w:val="0"/>
                <w:noProof/>
                <w:color w:val="auto"/>
                <w:sz w:val="24"/>
                <w:szCs w:val="24"/>
                <w:lang w:val="nl-NL" w:eastAsia="nl-NL" w:bidi="ar-SA"/>
              </w:rPr>
              <w:tab/>
            </w:r>
            <w:r w:rsidR="00924092" w:rsidRPr="00FB2FBF">
              <w:rPr>
                <w:rStyle w:val="Hyperlink"/>
                <w:noProof/>
              </w:rPr>
              <w:t>Statistical analysis</w:t>
            </w:r>
            <w:r w:rsidR="00924092">
              <w:rPr>
                <w:noProof/>
                <w:webHidden/>
              </w:rPr>
              <w:tab/>
            </w:r>
            <w:r w:rsidR="00924092">
              <w:rPr>
                <w:noProof/>
                <w:webHidden/>
              </w:rPr>
              <w:fldChar w:fldCharType="begin"/>
            </w:r>
            <w:r w:rsidR="00924092">
              <w:rPr>
                <w:noProof/>
                <w:webHidden/>
              </w:rPr>
              <w:instrText xml:space="preserve"> PAGEREF _Toc927520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B7FDC1" w14:textId="704AAFBE"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00924092" w:rsidRPr="00FB2FBF">
              <w:rPr>
                <w:rStyle w:val="Hyperlink"/>
                <w:noProof/>
              </w:rPr>
              <w:t>3.5.1</w:t>
            </w:r>
            <w:r w:rsidR="00924092">
              <w:rPr>
                <w:rFonts w:eastAsiaTheme="minorEastAsia" w:cstheme="minorBidi"/>
                <w:noProof/>
                <w:color w:val="auto"/>
                <w:sz w:val="24"/>
                <w:szCs w:val="24"/>
                <w:lang w:val="nl-NL" w:eastAsia="nl-NL" w:bidi="ar-SA"/>
              </w:rPr>
              <w:tab/>
            </w:r>
            <w:r w:rsidR="00924092" w:rsidRPr="00FB2FBF">
              <w:rPr>
                <w:rStyle w:val="Hyperlink"/>
                <w:noProof/>
              </w:rPr>
              <w:t>Expected value</w:t>
            </w:r>
            <w:r w:rsidR="00924092">
              <w:rPr>
                <w:noProof/>
                <w:webHidden/>
              </w:rPr>
              <w:tab/>
            </w:r>
            <w:r w:rsidR="00924092">
              <w:rPr>
                <w:noProof/>
                <w:webHidden/>
              </w:rPr>
              <w:fldChar w:fldCharType="begin"/>
            </w:r>
            <w:r w:rsidR="00924092">
              <w:rPr>
                <w:noProof/>
                <w:webHidden/>
              </w:rPr>
              <w:instrText xml:space="preserve"> PAGEREF _Toc927521 \h </w:instrText>
            </w:r>
            <w:r w:rsidR="00924092">
              <w:rPr>
                <w:noProof/>
                <w:webHidden/>
              </w:rPr>
            </w:r>
            <w:r w:rsidR="00924092">
              <w:rPr>
                <w:noProof/>
                <w:webHidden/>
              </w:rPr>
              <w:fldChar w:fldCharType="separate"/>
            </w:r>
            <w:r w:rsidR="00924092">
              <w:rPr>
                <w:noProof/>
                <w:webHidden/>
              </w:rPr>
              <w:t>27</w:t>
            </w:r>
            <w:r w:rsidR="00924092">
              <w:rPr>
                <w:noProof/>
                <w:webHidden/>
              </w:rPr>
              <w:fldChar w:fldCharType="end"/>
            </w:r>
          </w:hyperlink>
        </w:p>
        <w:p w14:paraId="338EA1D7" w14:textId="2A57EF4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00924092" w:rsidRPr="00FB2FBF">
              <w:rPr>
                <w:rStyle w:val="Hyperlink"/>
                <w:noProof/>
                <w:lang w:eastAsia="nl-NL"/>
              </w:rPr>
              <w:t>3.5.2</w:t>
            </w:r>
            <w:r w:rsidR="00924092">
              <w:rPr>
                <w:rFonts w:eastAsiaTheme="minorEastAsia" w:cstheme="minorBidi"/>
                <w:noProof/>
                <w:color w:val="auto"/>
                <w:sz w:val="24"/>
                <w:szCs w:val="24"/>
                <w:lang w:val="nl-NL" w:eastAsia="nl-NL" w:bidi="ar-SA"/>
              </w:rPr>
              <w:tab/>
            </w:r>
            <w:r w:rsidR="00924092" w:rsidRPr="00FB2FBF">
              <w:rPr>
                <w:rStyle w:val="Hyperlink"/>
                <w:noProof/>
                <w:lang w:eastAsia="nl-NL"/>
              </w:rPr>
              <w:t>Absorbing Markov chain</w:t>
            </w:r>
            <w:r w:rsidR="00924092">
              <w:rPr>
                <w:noProof/>
                <w:webHidden/>
              </w:rPr>
              <w:tab/>
            </w:r>
            <w:r w:rsidR="00924092">
              <w:rPr>
                <w:noProof/>
                <w:webHidden/>
              </w:rPr>
              <w:fldChar w:fldCharType="begin"/>
            </w:r>
            <w:r w:rsidR="00924092">
              <w:rPr>
                <w:noProof/>
                <w:webHidden/>
              </w:rPr>
              <w:instrText xml:space="preserve"> PAGEREF _Toc927522 \h </w:instrText>
            </w:r>
            <w:r w:rsidR="00924092">
              <w:rPr>
                <w:noProof/>
                <w:webHidden/>
              </w:rPr>
            </w:r>
            <w:r w:rsidR="00924092">
              <w:rPr>
                <w:noProof/>
                <w:webHidden/>
              </w:rPr>
              <w:fldChar w:fldCharType="separate"/>
            </w:r>
            <w:r w:rsidR="00924092">
              <w:rPr>
                <w:noProof/>
                <w:webHidden/>
              </w:rPr>
              <w:t>29</w:t>
            </w:r>
            <w:r w:rsidR="00924092">
              <w:rPr>
                <w:noProof/>
                <w:webHidden/>
              </w:rPr>
              <w:fldChar w:fldCharType="end"/>
            </w:r>
          </w:hyperlink>
        </w:p>
        <w:p w14:paraId="01E38EF3" w14:textId="5822630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00924092" w:rsidRPr="00FB2FBF">
              <w:rPr>
                <w:rStyle w:val="Hyperlink"/>
                <w:noProof/>
              </w:rPr>
              <w:t>3.5.3</w:t>
            </w:r>
            <w:r w:rsidR="00924092">
              <w:rPr>
                <w:rFonts w:eastAsiaTheme="minorEastAsia" w:cstheme="minorBidi"/>
                <w:noProof/>
                <w:color w:val="auto"/>
                <w:sz w:val="24"/>
                <w:szCs w:val="24"/>
                <w:lang w:val="nl-NL" w:eastAsia="nl-NL" w:bidi="ar-SA"/>
              </w:rPr>
              <w:tab/>
            </w:r>
            <w:r w:rsidR="00924092" w:rsidRPr="00FB2FBF">
              <w:rPr>
                <w:rStyle w:val="Hyperlink"/>
                <w:noProof/>
              </w:rPr>
              <w:t>Drawback of choosing Markov chains</w:t>
            </w:r>
            <w:r w:rsidR="00924092">
              <w:rPr>
                <w:noProof/>
                <w:webHidden/>
              </w:rPr>
              <w:tab/>
            </w:r>
            <w:r w:rsidR="00924092">
              <w:rPr>
                <w:noProof/>
                <w:webHidden/>
              </w:rPr>
              <w:fldChar w:fldCharType="begin"/>
            </w:r>
            <w:r w:rsidR="00924092">
              <w:rPr>
                <w:noProof/>
                <w:webHidden/>
              </w:rPr>
              <w:instrText xml:space="preserve"> PAGEREF _Toc927523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11EFAB97" w14:textId="52F78E5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00924092" w:rsidRPr="00FB2FBF">
              <w:rPr>
                <w:rStyle w:val="Hyperlink"/>
                <w:noProof/>
              </w:rPr>
              <w:t>3.6</w:t>
            </w:r>
            <w:r w:rsidR="00924092">
              <w:rPr>
                <w:rFonts w:eastAsiaTheme="minorEastAsia" w:cstheme="minorBidi"/>
                <w:iCs w:val="0"/>
                <w:noProof/>
                <w:color w:val="auto"/>
                <w:sz w:val="24"/>
                <w:szCs w:val="24"/>
                <w:lang w:val="nl-NL" w:eastAsia="nl-NL" w:bidi="ar-SA"/>
              </w:rPr>
              <w:tab/>
            </w:r>
            <w:r w:rsidR="00924092" w:rsidRPr="00FB2FBF">
              <w:rPr>
                <w:rStyle w:val="Hyperlink"/>
                <w:noProof/>
              </w:rPr>
              <w:t>Concept description</w:t>
            </w:r>
            <w:r w:rsidR="00924092">
              <w:rPr>
                <w:noProof/>
                <w:webHidden/>
              </w:rPr>
              <w:tab/>
            </w:r>
            <w:r w:rsidR="00924092">
              <w:rPr>
                <w:noProof/>
                <w:webHidden/>
              </w:rPr>
              <w:fldChar w:fldCharType="begin"/>
            </w:r>
            <w:r w:rsidR="00924092">
              <w:rPr>
                <w:noProof/>
                <w:webHidden/>
              </w:rPr>
              <w:instrText xml:space="preserve"> PAGEREF _Toc927524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329672E3" w14:textId="2A2D43C1"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00924092" w:rsidRPr="00FB2FBF">
              <w:rPr>
                <w:rStyle w:val="Hyperlink"/>
                <w:noProof/>
              </w:rPr>
              <w:t>4 Implementation</w:t>
            </w:r>
            <w:r w:rsidR="00924092">
              <w:rPr>
                <w:noProof/>
                <w:webHidden/>
              </w:rPr>
              <w:tab/>
            </w:r>
            <w:r w:rsidR="00924092">
              <w:rPr>
                <w:noProof/>
                <w:webHidden/>
              </w:rPr>
              <w:fldChar w:fldCharType="begin"/>
            </w:r>
            <w:r w:rsidR="00924092">
              <w:rPr>
                <w:noProof/>
                <w:webHidden/>
              </w:rPr>
              <w:instrText xml:space="preserve"> PAGEREF _Toc927525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50C22D54" w14:textId="5C87AB7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00924092" w:rsidRPr="00FB2FBF">
              <w:rPr>
                <w:rStyle w:val="Hyperlink"/>
                <w:noProof/>
              </w:rPr>
              <w:t>4.1</w:t>
            </w:r>
            <w:r w:rsidR="00924092">
              <w:rPr>
                <w:rFonts w:eastAsiaTheme="minorEastAsia" w:cstheme="minorBidi"/>
                <w:iCs w:val="0"/>
                <w:noProof/>
                <w:color w:val="auto"/>
                <w:sz w:val="24"/>
                <w:szCs w:val="24"/>
                <w:lang w:val="nl-NL" w:eastAsia="nl-NL" w:bidi="ar-SA"/>
              </w:rPr>
              <w:tab/>
            </w:r>
            <w:r w:rsidR="00924092" w:rsidRPr="00FB2FBF">
              <w:rPr>
                <w:rStyle w:val="Hyperlink"/>
                <w:noProof/>
              </w:rPr>
              <w:t>Platform</w:t>
            </w:r>
            <w:r w:rsidR="00924092">
              <w:rPr>
                <w:noProof/>
                <w:webHidden/>
              </w:rPr>
              <w:tab/>
            </w:r>
            <w:r w:rsidR="00924092">
              <w:rPr>
                <w:noProof/>
                <w:webHidden/>
              </w:rPr>
              <w:fldChar w:fldCharType="begin"/>
            </w:r>
            <w:r w:rsidR="00924092">
              <w:rPr>
                <w:noProof/>
                <w:webHidden/>
              </w:rPr>
              <w:instrText xml:space="preserve"> PAGEREF _Toc927526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4451D891" w14:textId="0976BF4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00924092" w:rsidRPr="00FB2FBF">
              <w:rPr>
                <w:rStyle w:val="Hyperlink"/>
                <w:noProof/>
              </w:rPr>
              <w:t>4.1.1</w:t>
            </w:r>
            <w:r w:rsidR="00924092">
              <w:rPr>
                <w:rFonts w:eastAsiaTheme="minorEastAsia" w:cstheme="minorBidi"/>
                <w:noProof/>
                <w:color w:val="auto"/>
                <w:sz w:val="24"/>
                <w:szCs w:val="24"/>
                <w:lang w:val="nl-NL" w:eastAsia="nl-NL" w:bidi="ar-SA"/>
              </w:rPr>
              <w:tab/>
            </w:r>
            <w:r w:rsidR="00924092" w:rsidRPr="00FB2FBF">
              <w:rPr>
                <w:rStyle w:val="Hyperlink"/>
                <w:noProof/>
              </w:rPr>
              <w:t>Internet of Things</w:t>
            </w:r>
            <w:r w:rsidR="00924092">
              <w:rPr>
                <w:noProof/>
                <w:webHidden/>
              </w:rPr>
              <w:tab/>
            </w:r>
            <w:r w:rsidR="00924092">
              <w:rPr>
                <w:noProof/>
                <w:webHidden/>
              </w:rPr>
              <w:fldChar w:fldCharType="begin"/>
            </w:r>
            <w:r w:rsidR="00924092">
              <w:rPr>
                <w:noProof/>
                <w:webHidden/>
              </w:rPr>
              <w:instrText xml:space="preserve"> PAGEREF _Toc927527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12EDFF7B" w14:textId="61439EF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00924092" w:rsidRPr="00FB2FBF">
              <w:rPr>
                <w:rStyle w:val="Hyperlink"/>
                <w:noProof/>
              </w:rPr>
              <w:t>4.1.2</w:t>
            </w:r>
            <w:r w:rsidR="00924092">
              <w:rPr>
                <w:rFonts w:eastAsiaTheme="minorEastAsia" w:cstheme="minorBidi"/>
                <w:noProof/>
                <w:color w:val="auto"/>
                <w:sz w:val="24"/>
                <w:szCs w:val="24"/>
                <w:lang w:val="nl-NL" w:eastAsia="nl-NL" w:bidi="ar-SA"/>
              </w:rPr>
              <w:tab/>
            </w:r>
            <w:r w:rsidR="00924092" w:rsidRPr="00FB2FBF">
              <w:rPr>
                <w:rStyle w:val="Hyperlink"/>
                <w:noProof/>
              </w:rPr>
              <w:t>Programming language</w:t>
            </w:r>
            <w:r w:rsidR="00924092">
              <w:rPr>
                <w:noProof/>
                <w:webHidden/>
              </w:rPr>
              <w:tab/>
            </w:r>
            <w:r w:rsidR="00924092">
              <w:rPr>
                <w:noProof/>
                <w:webHidden/>
              </w:rPr>
              <w:fldChar w:fldCharType="begin"/>
            </w:r>
            <w:r w:rsidR="00924092">
              <w:rPr>
                <w:noProof/>
                <w:webHidden/>
              </w:rPr>
              <w:instrText xml:space="preserve"> PAGEREF _Toc927528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4F6ECC21" w14:textId="6D83CF8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00924092" w:rsidRPr="00FB2FBF">
              <w:rPr>
                <w:rStyle w:val="Hyperlink"/>
                <w:noProof/>
              </w:rPr>
              <w:t>4.2</w:t>
            </w:r>
            <w:r w:rsidR="00924092">
              <w:rPr>
                <w:rFonts w:eastAsiaTheme="minorEastAsia" w:cstheme="minorBidi"/>
                <w:iCs w:val="0"/>
                <w:noProof/>
                <w:color w:val="auto"/>
                <w:sz w:val="24"/>
                <w:szCs w:val="24"/>
                <w:lang w:val="nl-NL" w:eastAsia="nl-NL" w:bidi="ar-SA"/>
              </w:rPr>
              <w:tab/>
            </w:r>
            <w:r w:rsidR="00924092" w:rsidRPr="00FB2FBF">
              <w:rPr>
                <w:rStyle w:val="Hyperlink"/>
                <w:noProof/>
              </w:rPr>
              <w:t>Setup</w:t>
            </w:r>
            <w:r w:rsidR="00924092">
              <w:rPr>
                <w:noProof/>
                <w:webHidden/>
              </w:rPr>
              <w:tab/>
            </w:r>
            <w:r w:rsidR="00924092">
              <w:rPr>
                <w:noProof/>
                <w:webHidden/>
              </w:rPr>
              <w:fldChar w:fldCharType="begin"/>
            </w:r>
            <w:r w:rsidR="00924092">
              <w:rPr>
                <w:noProof/>
                <w:webHidden/>
              </w:rPr>
              <w:instrText xml:space="preserve"> PAGEREF _Toc927529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6899DB89" w14:textId="37089A5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00924092" w:rsidRPr="00FB2FBF">
              <w:rPr>
                <w:rStyle w:val="Hyperlink"/>
                <w:noProof/>
              </w:rPr>
              <w:t>4.2.1</w:t>
            </w:r>
            <w:r w:rsidR="00924092">
              <w:rPr>
                <w:rFonts w:eastAsiaTheme="minorEastAsia" w:cstheme="minorBidi"/>
                <w:noProof/>
                <w:color w:val="auto"/>
                <w:sz w:val="24"/>
                <w:szCs w:val="24"/>
                <w:lang w:val="nl-NL" w:eastAsia="nl-NL" w:bidi="ar-SA"/>
              </w:rPr>
              <w:tab/>
            </w:r>
            <w:r w:rsidR="00924092" w:rsidRPr="00FB2FBF">
              <w:rPr>
                <w:rStyle w:val="Hyperlink"/>
                <w:noProof/>
              </w:rPr>
              <w:t>Software platform – Node.js</w:t>
            </w:r>
            <w:r w:rsidR="00924092">
              <w:rPr>
                <w:noProof/>
                <w:webHidden/>
              </w:rPr>
              <w:tab/>
            </w:r>
            <w:r w:rsidR="00924092">
              <w:rPr>
                <w:noProof/>
                <w:webHidden/>
              </w:rPr>
              <w:fldChar w:fldCharType="begin"/>
            </w:r>
            <w:r w:rsidR="00924092">
              <w:rPr>
                <w:noProof/>
                <w:webHidden/>
              </w:rPr>
              <w:instrText xml:space="preserve"> PAGEREF _Toc927530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718816E5" w14:textId="4BE489C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00924092" w:rsidRPr="00FB2FBF">
              <w:rPr>
                <w:rStyle w:val="Hyperlink"/>
                <w:noProof/>
              </w:rPr>
              <w:t>4.2.2</w:t>
            </w:r>
            <w:r w:rsidR="00924092">
              <w:rPr>
                <w:rFonts w:eastAsiaTheme="minorEastAsia" w:cstheme="minorBidi"/>
                <w:noProof/>
                <w:color w:val="auto"/>
                <w:sz w:val="24"/>
                <w:szCs w:val="24"/>
                <w:lang w:val="nl-NL" w:eastAsia="nl-NL" w:bidi="ar-SA"/>
              </w:rPr>
              <w:tab/>
            </w:r>
            <w:r w:rsidR="00924092" w:rsidRPr="00FB2FBF">
              <w:rPr>
                <w:rStyle w:val="Hyperlink"/>
                <w:noProof/>
              </w:rPr>
              <w:t>Software library – npm</w:t>
            </w:r>
            <w:r w:rsidR="00924092">
              <w:rPr>
                <w:noProof/>
                <w:webHidden/>
              </w:rPr>
              <w:tab/>
            </w:r>
            <w:r w:rsidR="00924092">
              <w:rPr>
                <w:noProof/>
                <w:webHidden/>
              </w:rPr>
              <w:fldChar w:fldCharType="begin"/>
            </w:r>
            <w:r w:rsidR="00924092">
              <w:rPr>
                <w:noProof/>
                <w:webHidden/>
              </w:rPr>
              <w:instrText xml:space="preserve"> PAGEREF _Toc927531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0CE34043" w14:textId="0FD021D1"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00924092" w:rsidRPr="00FB2FBF">
              <w:rPr>
                <w:rStyle w:val="Hyperlink"/>
                <w:noProof/>
              </w:rPr>
              <w:t>4.2.3</w:t>
            </w:r>
            <w:r w:rsidR="00924092">
              <w:rPr>
                <w:rFonts w:eastAsiaTheme="minorEastAsia" w:cstheme="minorBidi"/>
                <w:noProof/>
                <w:color w:val="auto"/>
                <w:sz w:val="24"/>
                <w:szCs w:val="24"/>
                <w:lang w:val="nl-NL" w:eastAsia="nl-NL" w:bidi="ar-SA"/>
              </w:rPr>
              <w:tab/>
            </w:r>
            <w:r w:rsidR="00924092" w:rsidRPr="00FB2FBF">
              <w:rPr>
                <w:rStyle w:val="Hyperlink"/>
                <w:noProof/>
              </w:rPr>
              <w:t>View engine – Handlebars</w:t>
            </w:r>
            <w:r w:rsidR="00924092">
              <w:rPr>
                <w:noProof/>
                <w:webHidden/>
              </w:rPr>
              <w:tab/>
            </w:r>
            <w:r w:rsidR="00924092">
              <w:rPr>
                <w:noProof/>
                <w:webHidden/>
              </w:rPr>
              <w:fldChar w:fldCharType="begin"/>
            </w:r>
            <w:r w:rsidR="00924092">
              <w:rPr>
                <w:noProof/>
                <w:webHidden/>
              </w:rPr>
              <w:instrText xml:space="preserve"> PAGEREF _Toc927532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05250191" w14:textId="3024D6E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00924092" w:rsidRPr="00FB2FBF">
              <w:rPr>
                <w:rStyle w:val="Hyperlink"/>
                <w:noProof/>
              </w:rPr>
              <w:t>4.2.4</w:t>
            </w:r>
            <w:r w:rsidR="00924092">
              <w:rPr>
                <w:rFonts w:eastAsiaTheme="minorEastAsia" w:cstheme="minorBidi"/>
                <w:noProof/>
                <w:color w:val="auto"/>
                <w:sz w:val="24"/>
                <w:szCs w:val="24"/>
                <w:lang w:val="nl-NL" w:eastAsia="nl-NL" w:bidi="ar-SA"/>
              </w:rPr>
              <w:tab/>
            </w:r>
            <w:r w:rsidR="00924092" w:rsidRPr="00FB2FBF">
              <w:rPr>
                <w:rStyle w:val="Hyperlink"/>
                <w:noProof/>
              </w:rPr>
              <w:t>Database – MongoDB</w:t>
            </w:r>
            <w:r w:rsidR="00924092">
              <w:rPr>
                <w:noProof/>
                <w:webHidden/>
              </w:rPr>
              <w:tab/>
            </w:r>
            <w:r w:rsidR="00924092">
              <w:rPr>
                <w:noProof/>
                <w:webHidden/>
              </w:rPr>
              <w:fldChar w:fldCharType="begin"/>
            </w:r>
            <w:r w:rsidR="00924092">
              <w:rPr>
                <w:noProof/>
                <w:webHidden/>
              </w:rPr>
              <w:instrText xml:space="preserve"> PAGEREF _Toc927533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77B9C621" w14:textId="4622DA7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00924092" w:rsidRPr="00FB2FBF">
              <w:rPr>
                <w:rStyle w:val="Hyperlink"/>
                <w:noProof/>
                <w:lang w:val="nl-NL"/>
              </w:rPr>
              <w:t>4.3</w:t>
            </w:r>
            <w:r w:rsidR="00924092">
              <w:rPr>
                <w:rFonts w:eastAsiaTheme="minorEastAsia" w:cstheme="minorBidi"/>
                <w:iCs w:val="0"/>
                <w:noProof/>
                <w:color w:val="auto"/>
                <w:sz w:val="24"/>
                <w:szCs w:val="24"/>
                <w:lang w:val="nl-NL" w:eastAsia="nl-NL" w:bidi="ar-SA"/>
              </w:rPr>
              <w:tab/>
            </w:r>
            <w:r w:rsidR="00924092" w:rsidRPr="00FB2FBF">
              <w:rPr>
                <w:rStyle w:val="Hyperlink"/>
                <w:noProof/>
                <w:lang w:val="nl-NL"/>
              </w:rPr>
              <w:t>API</w:t>
            </w:r>
            <w:r w:rsidR="00924092">
              <w:rPr>
                <w:noProof/>
                <w:webHidden/>
              </w:rPr>
              <w:tab/>
            </w:r>
            <w:r w:rsidR="00924092">
              <w:rPr>
                <w:noProof/>
                <w:webHidden/>
              </w:rPr>
              <w:fldChar w:fldCharType="begin"/>
            </w:r>
            <w:r w:rsidR="00924092">
              <w:rPr>
                <w:noProof/>
                <w:webHidden/>
              </w:rPr>
              <w:instrText xml:space="preserve"> PAGEREF _Toc927534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2CF2D182" w14:textId="4764D4C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00924092" w:rsidRPr="00FB2FBF">
              <w:rPr>
                <w:rStyle w:val="Hyperlink"/>
                <w:noProof/>
              </w:rPr>
              <w:t>4.3.1</w:t>
            </w:r>
            <w:r w:rsidR="00924092">
              <w:rPr>
                <w:rFonts w:eastAsiaTheme="minorEastAsia" w:cstheme="minorBidi"/>
                <w:noProof/>
                <w:color w:val="auto"/>
                <w:sz w:val="24"/>
                <w:szCs w:val="24"/>
                <w:lang w:val="nl-NL" w:eastAsia="nl-NL" w:bidi="ar-SA"/>
              </w:rPr>
              <w:tab/>
            </w:r>
            <w:r w:rsidR="00924092" w:rsidRPr="00FB2FBF">
              <w:rPr>
                <w:rStyle w:val="Hyperlink"/>
                <w:noProof/>
              </w:rPr>
              <w:t>Web APIs</w:t>
            </w:r>
            <w:r w:rsidR="00924092">
              <w:rPr>
                <w:noProof/>
                <w:webHidden/>
              </w:rPr>
              <w:tab/>
            </w:r>
            <w:r w:rsidR="00924092">
              <w:rPr>
                <w:noProof/>
                <w:webHidden/>
              </w:rPr>
              <w:fldChar w:fldCharType="begin"/>
            </w:r>
            <w:r w:rsidR="00924092">
              <w:rPr>
                <w:noProof/>
                <w:webHidden/>
              </w:rPr>
              <w:instrText xml:space="preserve"> PAGEREF _Toc927535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7A5C22E4" w14:textId="538AB61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00924092" w:rsidRPr="00FB2FBF">
              <w:rPr>
                <w:rStyle w:val="Hyperlink"/>
                <w:noProof/>
              </w:rPr>
              <w:t>4.3.2</w:t>
            </w:r>
            <w:r w:rsidR="00924092">
              <w:rPr>
                <w:rFonts w:eastAsiaTheme="minorEastAsia" w:cstheme="minorBidi"/>
                <w:noProof/>
                <w:color w:val="auto"/>
                <w:sz w:val="24"/>
                <w:szCs w:val="24"/>
                <w:lang w:val="nl-NL" w:eastAsia="nl-NL" w:bidi="ar-SA"/>
              </w:rPr>
              <w:tab/>
            </w:r>
            <w:r w:rsidR="00924092" w:rsidRPr="00FB2FBF">
              <w:rPr>
                <w:rStyle w:val="Hyperlink"/>
                <w:noProof/>
              </w:rPr>
              <w:t>RESTful API</w:t>
            </w:r>
            <w:r w:rsidR="00924092">
              <w:rPr>
                <w:noProof/>
                <w:webHidden/>
              </w:rPr>
              <w:tab/>
            </w:r>
            <w:r w:rsidR="00924092">
              <w:rPr>
                <w:noProof/>
                <w:webHidden/>
              </w:rPr>
              <w:fldChar w:fldCharType="begin"/>
            </w:r>
            <w:r w:rsidR="00924092">
              <w:rPr>
                <w:noProof/>
                <w:webHidden/>
              </w:rPr>
              <w:instrText xml:space="preserve"> PAGEREF _Toc927536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3BB38DA6" w14:textId="1DB0B0E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00924092" w:rsidRPr="00FB2FBF">
              <w:rPr>
                <w:rStyle w:val="Hyperlink"/>
                <w:noProof/>
              </w:rPr>
              <w:t>4.3.3</w:t>
            </w:r>
            <w:r w:rsidR="00924092">
              <w:rPr>
                <w:rFonts w:eastAsiaTheme="minorEastAsia" w:cstheme="minorBidi"/>
                <w:noProof/>
                <w:color w:val="auto"/>
                <w:sz w:val="24"/>
                <w:szCs w:val="24"/>
                <w:lang w:val="nl-NL" w:eastAsia="nl-NL" w:bidi="ar-SA"/>
              </w:rPr>
              <w:tab/>
            </w:r>
            <w:r w:rsidR="00924092" w:rsidRPr="00FB2FBF">
              <w:rPr>
                <w:rStyle w:val="Hyperlink"/>
                <w:noProof/>
              </w:rPr>
              <w:t>Project related resources</w:t>
            </w:r>
            <w:r w:rsidR="00924092">
              <w:rPr>
                <w:noProof/>
                <w:webHidden/>
              </w:rPr>
              <w:tab/>
            </w:r>
            <w:r w:rsidR="00924092">
              <w:rPr>
                <w:noProof/>
                <w:webHidden/>
              </w:rPr>
              <w:fldChar w:fldCharType="begin"/>
            </w:r>
            <w:r w:rsidR="00924092">
              <w:rPr>
                <w:noProof/>
                <w:webHidden/>
              </w:rPr>
              <w:instrText xml:space="preserve"> PAGEREF _Toc927537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724DE6DA" w14:textId="3A357B5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00924092" w:rsidRPr="00FB2FBF">
              <w:rPr>
                <w:rStyle w:val="Hyperlink"/>
                <w:noProof/>
              </w:rPr>
              <w:t>4.4</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s</w:t>
            </w:r>
            <w:r w:rsidR="00924092">
              <w:rPr>
                <w:noProof/>
                <w:webHidden/>
              </w:rPr>
              <w:tab/>
            </w:r>
            <w:r w:rsidR="00924092">
              <w:rPr>
                <w:noProof/>
                <w:webHidden/>
              </w:rPr>
              <w:fldChar w:fldCharType="begin"/>
            </w:r>
            <w:r w:rsidR="00924092">
              <w:rPr>
                <w:noProof/>
                <w:webHidden/>
              </w:rPr>
              <w:instrText xml:space="preserve"> PAGEREF _Toc927538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319E3953" w14:textId="16673B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00924092" w:rsidRPr="00FB2FBF">
              <w:rPr>
                <w:rStyle w:val="Hyperlink"/>
                <w:noProof/>
              </w:rPr>
              <w:t>5 Experimentation</w:t>
            </w:r>
            <w:r w:rsidR="00924092">
              <w:rPr>
                <w:noProof/>
                <w:webHidden/>
              </w:rPr>
              <w:tab/>
            </w:r>
            <w:r w:rsidR="00924092">
              <w:rPr>
                <w:noProof/>
                <w:webHidden/>
              </w:rPr>
              <w:fldChar w:fldCharType="begin"/>
            </w:r>
            <w:r w:rsidR="00924092">
              <w:rPr>
                <w:noProof/>
                <w:webHidden/>
              </w:rPr>
              <w:instrText xml:space="preserve"> PAGEREF _Toc927539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1E09F002" w14:textId="2C25A8E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00924092" w:rsidRPr="00FB2FBF">
              <w:rPr>
                <w:rStyle w:val="Hyperlink"/>
                <w:noProof/>
              </w:rPr>
              <w:t>5.1</w:t>
            </w:r>
            <w:r w:rsidR="00924092">
              <w:rPr>
                <w:rFonts w:eastAsiaTheme="minorEastAsia" w:cstheme="minorBidi"/>
                <w:iCs w:val="0"/>
                <w:noProof/>
                <w:color w:val="auto"/>
                <w:sz w:val="24"/>
                <w:szCs w:val="24"/>
                <w:lang w:val="nl-NL" w:eastAsia="nl-NL" w:bidi="ar-SA"/>
              </w:rPr>
              <w:tab/>
            </w:r>
            <w:r w:rsidR="00924092" w:rsidRPr="00FB2FBF">
              <w:rPr>
                <w:rStyle w:val="Hyperlink"/>
                <w:noProof/>
              </w:rPr>
              <w:t>Methodology</w:t>
            </w:r>
            <w:r w:rsidR="00924092">
              <w:rPr>
                <w:noProof/>
                <w:webHidden/>
              </w:rPr>
              <w:tab/>
            </w:r>
            <w:r w:rsidR="00924092">
              <w:rPr>
                <w:noProof/>
                <w:webHidden/>
              </w:rPr>
              <w:fldChar w:fldCharType="begin"/>
            </w:r>
            <w:r w:rsidR="00924092">
              <w:rPr>
                <w:noProof/>
                <w:webHidden/>
              </w:rPr>
              <w:instrText xml:space="preserve"> PAGEREF _Toc927540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7E4941CF" w14:textId="6A8D30B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00924092" w:rsidRPr="00FB2FBF">
              <w:rPr>
                <w:rStyle w:val="Hyperlink"/>
                <w:noProof/>
              </w:rPr>
              <w:t>5.1.1</w:t>
            </w:r>
            <w:r w:rsidR="00924092">
              <w:rPr>
                <w:rFonts w:eastAsiaTheme="minorEastAsia" w:cstheme="minorBidi"/>
                <w:noProof/>
                <w:color w:val="auto"/>
                <w:sz w:val="24"/>
                <w:szCs w:val="24"/>
                <w:lang w:val="nl-NL" w:eastAsia="nl-NL" w:bidi="ar-SA"/>
              </w:rPr>
              <w:tab/>
            </w:r>
            <w:r w:rsidR="00924092" w:rsidRPr="00FB2FBF">
              <w:rPr>
                <w:rStyle w:val="Hyperlink"/>
                <w:noProof/>
              </w:rPr>
              <w:t>Variables</w:t>
            </w:r>
            <w:r w:rsidR="00924092">
              <w:rPr>
                <w:noProof/>
                <w:webHidden/>
              </w:rPr>
              <w:tab/>
            </w:r>
            <w:r w:rsidR="00924092">
              <w:rPr>
                <w:noProof/>
                <w:webHidden/>
              </w:rPr>
              <w:fldChar w:fldCharType="begin"/>
            </w:r>
            <w:r w:rsidR="00924092">
              <w:rPr>
                <w:noProof/>
                <w:webHidden/>
              </w:rPr>
              <w:instrText xml:space="preserve"> PAGEREF _Toc927541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5B6E8E2B" w14:textId="1D23A37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00924092" w:rsidRPr="00FB2FBF">
              <w:rPr>
                <w:rStyle w:val="Hyperlink"/>
                <w:noProof/>
              </w:rPr>
              <w:t>5.1.2</w:t>
            </w:r>
            <w:r w:rsidR="00924092">
              <w:rPr>
                <w:rFonts w:eastAsiaTheme="minorEastAsia" w:cstheme="minorBidi"/>
                <w:noProof/>
                <w:color w:val="auto"/>
                <w:sz w:val="24"/>
                <w:szCs w:val="24"/>
                <w:lang w:val="nl-NL" w:eastAsia="nl-NL" w:bidi="ar-SA"/>
              </w:rPr>
              <w:tab/>
            </w:r>
            <w:r w:rsidR="00924092" w:rsidRPr="00FB2FBF">
              <w:rPr>
                <w:rStyle w:val="Hyperlink"/>
                <w:noProof/>
              </w:rPr>
              <w:t>Baseline</w:t>
            </w:r>
            <w:r w:rsidR="00924092">
              <w:rPr>
                <w:noProof/>
                <w:webHidden/>
              </w:rPr>
              <w:tab/>
            </w:r>
            <w:r w:rsidR="00924092">
              <w:rPr>
                <w:noProof/>
                <w:webHidden/>
              </w:rPr>
              <w:fldChar w:fldCharType="begin"/>
            </w:r>
            <w:r w:rsidR="00924092">
              <w:rPr>
                <w:noProof/>
                <w:webHidden/>
              </w:rPr>
              <w:instrText xml:space="preserve"> PAGEREF _Toc927542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3B50FE15" w14:textId="3A79782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00924092" w:rsidRPr="00FB2FBF">
              <w:rPr>
                <w:rStyle w:val="Hyperlink"/>
                <w:noProof/>
              </w:rPr>
              <w:t>5.1.3</w:t>
            </w:r>
            <w:r w:rsidR="00924092">
              <w:rPr>
                <w:rFonts w:eastAsiaTheme="minorEastAsia" w:cstheme="minorBidi"/>
                <w:noProof/>
                <w:color w:val="auto"/>
                <w:sz w:val="24"/>
                <w:szCs w:val="24"/>
                <w:lang w:val="nl-NL" w:eastAsia="nl-NL" w:bidi="ar-SA"/>
              </w:rPr>
              <w:tab/>
            </w:r>
            <w:r w:rsidR="00924092" w:rsidRPr="00FB2FBF">
              <w:rPr>
                <w:rStyle w:val="Hyperlink"/>
                <w:noProof/>
              </w:rPr>
              <w:t>Scenarios</w:t>
            </w:r>
            <w:r w:rsidR="00924092">
              <w:rPr>
                <w:noProof/>
                <w:webHidden/>
              </w:rPr>
              <w:tab/>
            </w:r>
            <w:r w:rsidR="00924092">
              <w:rPr>
                <w:noProof/>
                <w:webHidden/>
              </w:rPr>
              <w:fldChar w:fldCharType="begin"/>
            </w:r>
            <w:r w:rsidR="00924092">
              <w:rPr>
                <w:noProof/>
                <w:webHidden/>
              </w:rPr>
              <w:instrText xml:space="preserve"> PAGEREF _Toc927543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2D304C23" w14:textId="086BFF3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00924092" w:rsidRPr="00FB2FBF">
              <w:rPr>
                <w:rStyle w:val="Hyperlink"/>
                <w:noProof/>
              </w:rPr>
              <w:t>5.1.4</w:t>
            </w:r>
            <w:r w:rsidR="00924092">
              <w:rPr>
                <w:rFonts w:eastAsiaTheme="minorEastAsia" w:cstheme="minorBidi"/>
                <w:noProof/>
                <w:color w:val="auto"/>
                <w:sz w:val="24"/>
                <w:szCs w:val="24"/>
                <w:lang w:val="nl-NL" w:eastAsia="nl-NL" w:bidi="ar-SA"/>
              </w:rPr>
              <w:tab/>
            </w:r>
            <w:r w:rsidR="00924092" w:rsidRPr="00FB2FBF">
              <w:rPr>
                <w:rStyle w:val="Hyperlink"/>
                <w:noProof/>
              </w:rPr>
              <w:t>Comparing results</w:t>
            </w:r>
            <w:r w:rsidR="00924092">
              <w:rPr>
                <w:noProof/>
                <w:webHidden/>
              </w:rPr>
              <w:tab/>
            </w:r>
            <w:r w:rsidR="00924092">
              <w:rPr>
                <w:noProof/>
                <w:webHidden/>
              </w:rPr>
              <w:fldChar w:fldCharType="begin"/>
            </w:r>
            <w:r w:rsidR="00924092">
              <w:rPr>
                <w:noProof/>
                <w:webHidden/>
              </w:rPr>
              <w:instrText xml:space="preserve"> PAGEREF _Toc927544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30E5B2C2" w14:textId="2C5AB710"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00924092" w:rsidRPr="00FB2FBF">
              <w:rPr>
                <w:rStyle w:val="Hyperlink"/>
                <w:noProof/>
              </w:rPr>
              <w:t>5.2</w:t>
            </w:r>
            <w:r w:rsidR="00924092">
              <w:rPr>
                <w:rFonts w:eastAsiaTheme="minorEastAsia" w:cstheme="minorBidi"/>
                <w:iCs w:val="0"/>
                <w:noProof/>
                <w:color w:val="auto"/>
                <w:sz w:val="24"/>
                <w:szCs w:val="24"/>
                <w:lang w:val="nl-NL" w:eastAsia="nl-NL" w:bidi="ar-SA"/>
              </w:rPr>
              <w:tab/>
            </w:r>
            <w:r w:rsidR="00924092" w:rsidRPr="00FB2FBF">
              <w:rPr>
                <w:rStyle w:val="Hyperlink"/>
                <w:noProof/>
              </w:rPr>
              <w:t>Results</w:t>
            </w:r>
            <w:r w:rsidR="00924092">
              <w:rPr>
                <w:noProof/>
                <w:webHidden/>
              </w:rPr>
              <w:tab/>
            </w:r>
            <w:r w:rsidR="00924092">
              <w:rPr>
                <w:noProof/>
                <w:webHidden/>
              </w:rPr>
              <w:fldChar w:fldCharType="begin"/>
            </w:r>
            <w:r w:rsidR="00924092">
              <w:rPr>
                <w:noProof/>
                <w:webHidden/>
              </w:rPr>
              <w:instrText xml:space="preserve"> PAGEREF _Toc927545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7707805C" w14:textId="63D3BD6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00924092" w:rsidRPr="00FB2FBF">
              <w:rPr>
                <w:rStyle w:val="Hyperlink"/>
                <w:noProof/>
              </w:rPr>
              <w:t>6 Conclusion &amp; Discussion</w:t>
            </w:r>
            <w:r w:rsidR="00924092">
              <w:rPr>
                <w:noProof/>
                <w:webHidden/>
              </w:rPr>
              <w:tab/>
            </w:r>
            <w:r w:rsidR="00924092">
              <w:rPr>
                <w:noProof/>
                <w:webHidden/>
              </w:rPr>
              <w:fldChar w:fldCharType="begin"/>
            </w:r>
            <w:r w:rsidR="00924092">
              <w:rPr>
                <w:noProof/>
                <w:webHidden/>
              </w:rPr>
              <w:instrText xml:space="preserve"> PAGEREF _Toc927546 \h </w:instrText>
            </w:r>
            <w:r w:rsidR="00924092">
              <w:rPr>
                <w:noProof/>
                <w:webHidden/>
              </w:rPr>
            </w:r>
            <w:r w:rsidR="00924092">
              <w:rPr>
                <w:noProof/>
                <w:webHidden/>
              </w:rPr>
              <w:fldChar w:fldCharType="separate"/>
            </w:r>
            <w:r w:rsidR="00924092">
              <w:rPr>
                <w:noProof/>
                <w:webHidden/>
              </w:rPr>
              <w:t>48</w:t>
            </w:r>
            <w:r w:rsidR="00924092">
              <w:rPr>
                <w:noProof/>
                <w:webHidden/>
              </w:rPr>
              <w:fldChar w:fldCharType="end"/>
            </w:r>
          </w:hyperlink>
        </w:p>
        <w:p w14:paraId="75D438FD" w14:textId="10DF1709"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00924092" w:rsidRPr="00FB2FBF">
              <w:rPr>
                <w:rStyle w:val="Hyperlink"/>
                <w:noProof/>
              </w:rPr>
              <w:t>6.1</w:t>
            </w:r>
            <w:r w:rsidR="00924092">
              <w:rPr>
                <w:rFonts w:eastAsiaTheme="minorEastAsia" w:cstheme="minorBidi"/>
                <w:iCs w:val="0"/>
                <w:noProof/>
                <w:color w:val="auto"/>
                <w:sz w:val="24"/>
                <w:szCs w:val="24"/>
                <w:lang w:val="nl-NL" w:eastAsia="nl-NL" w:bidi="ar-SA"/>
              </w:rPr>
              <w:tab/>
            </w:r>
            <w:r w:rsidR="00924092" w:rsidRPr="00FB2FBF">
              <w:rPr>
                <w:rStyle w:val="Hyperlink"/>
                <w:noProof/>
              </w:rPr>
              <w:t>Scientific and practical contribution</w:t>
            </w:r>
            <w:r w:rsidR="00924092">
              <w:rPr>
                <w:noProof/>
                <w:webHidden/>
              </w:rPr>
              <w:tab/>
            </w:r>
            <w:r w:rsidR="00924092">
              <w:rPr>
                <w:noProof/>
                <w:webHidden/>
              </w:rPr>
              <w:fldChar w:fldCharType="begin"/>
            </w:r>
            <w:r w:rsidR="00924092">
              <w:rPr>
                <w:noProof/>
                <w:webHidden/>
              </w:rPr>
              <w:instrText xml:space="preserve"> PAGEREF _Toc927547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699B2D94" w14:textId="58791B3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00924092" w:rsidRPr="00FB2FBF">
              <w:rPr>
                <w:rStyle w:val="Hyperlink"/>
                <w:noProof/>
              </w:rPr>
              <w:t>6.2</w:t>
            </w:r>
            <w:r w:rsidR="00924092">
              <w:rPr>
                <w:rFonts w:eastAsiaTheme="minorEastAsia" w:cstheme="minorBidi"/>
                <w:iCs w:val="0"/>
                <w:noProof/>
                <w:color w:val="auto"/>
                <w:sz w:val="24"/>
                <w:szCs w:val="24"/>
                <w:lang w:val="nl-NL" w:eastAsia="nl-NL" w:bidi="ar-SA"/>
              </w:rPr>
              <w:tab/>
            </w:r>
            <w:r w:rsidR="00924092" w:rsidRPr="00FB2FBF">
              <w:rPr>
                <w:rStyle w:val="Hyperlink"/>
                <w:noProof/>
              </w:rPr>
              <w:t>Future enhancements</w:t>
            </w:r>
            <w:r w:rsidR="00924092">
              <w:rPr>
                <w:noProof/>
                <w:webHidden/>
              </w:rPr>
              <w:tab/>
            </w:r>
            <w:r w:rsidR="00924092">
              <w:rPr>
                <w:noProof/>
                <w:webHidden/>
              </w:rPr>
              <w:fldChar w:fldCharType="begin"/>
            </w:r>
            <w:r w:rsidR="00924092">
              <w:rPr>
                <w:noProof/>
                <w:webHidden/>
              </w:rPr>
              <w:instrText xml:space="preserve"> PAGEREF _Toc927548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013087B9" w14:textId="189C6A3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00924092" w:rsidRPr="00FB2FBF">
              <w:rPr>
                <w:rStyle w:val="Hyperlink"/>
                <w:noProof/>
              </w:rPr>
              <w:t>6.2.1</w:t>
            </w:r>
            <w:r w:rsidR="00924092">
              <w:rPr>
                <w:rFonts w:eastAsiaTheme="minorEastAsia" w:cstheme="minorBidi"/>
                <w:noProof/>
                <w:color w:val="auto"/>
                <w:sz w:val="24"/>
                <w:szCs w:val="24"/>
                <w:lang w:val="nl-NL" w:eastAsia="nl-NL" w:bidi="ar-SA"/>
              </w:rPr>
              <w:tab/>
            </w:r>
            <w:r w:rsidR="00924092" w:rsidRPr="00FB2FBF">
              <w:rPr>
                <w:rStyle w:val="Hyperlink"/>
                <w:noProof/>
              </w:rPr>
              <w:t>Differentiating between values</w:t>
            </w:r>
            <w:r w:rsidR="00924092">
              <w:rPr>
                <w:noProof/>
                <w:webHidden/>
              </w:rPr>
              <w:tab/>
            </w:r>
            <w:r w:rsidR="00924092">
              <w:rPr>
                <w:noProof/>
                <w:webHidden/>
              </w:rPr>
              <w:fldChar w:fldCharType="begin"/>
            </w:r>
            <w:r w:rsidR="00924092">
              <w:rPr>
                <w:noProof/>
                <w:webHidden/>
              </w:rPr>
              <w:instrText xml:space="preserve"> PAGEREF _Toc927549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3DD36879" w14:textId="297CDDD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00924092" w:rsidRPr="00FB2FBF">
              <w:rPr>
                <w:rStyle w:val="Hyperlink"/>
                <w:noProof/>
              </w:rPr>
              <w:t>6.2.2</w:t>
            </w:r>
            <w:r w:rsidR="00924092">
              <w:rPr>
                <w:rFonts w:eastAsiaTheme="minorEastAsia" w:cstheme="minorBidi"/>
                <w:noProof/>
                <w:color w:val="auto"/>
                <w:sz w:val="24"/>
                <w:szCs w:val="24"/>
                <w:lang w:val="nl-NL" w:eastAsia="nl-NL" w:bidi="ar-SA"/>
              </w:rPr>
              <w:tab/>
            </w:r>
            <w:r w:rsidR="00924092" w:rsidRPr="00FB2FBF">
              <w:rPr>
                <w:rStyle w:val="Hyperlink"/>
                <w:noProof/>
              </w:rPr>
              <w:t>Clustering based on more parameters</w:t>
            </w:r>
            <w:r w:rsidR="00924092">
              <w:rPr>
                <w:noProof/>
                <w:webHidden/>
              </w:rPr>
              <w:tab/>
            </w:r>
            <w:r w:rsidR="00924092">
              <w:rPr>
                <w:noProof/>
                <w:webHidden/>
              </w:rPr>
              <w:fldChar w:fldCharType="begin"/>
            </w:r>
            <w:r w:rsidR="00924092">
              <w:rPr>
                <w:noProof/>
                <w:webHidden/>
              </w:rPr>
              <w:instrText xml:space="preserve"> PAGEREF _Toc927550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725BC07F" w14:textId="7419F66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00924092" w:rsidRPr="00FB2FBF">
              <w:rPr>
                <w:rStyle w:val="Hyperlink"/>
                <w:noProof/>
              </w:rPr>
              <w:t>6.2.3</w:t>
            </w:r>
            <w:r w:rsidR="00924092">
              <w:rPr>
                <w:rFonts w:eastAsiaTheme="minorEastAsia" w:cstheme="minorBidi"/>
                <w:noProof/>
                <w:color w:val="auto"/>
                <w:sz w:val="24"/>
                <w:szCs w:val="24"/>
                <w:lang w:val="nl-NL" w:eastAsia="nl-NL" w:bidi="ar-SA"/>
              </w:rPr>
              <w:tab/>
            </w:r>
            <w:r w:rsidR="00924092" w:rsidRPr="00FB2FBF">
              <w:rPr>
                <w:rStyle w:val="Hyperlink"/>
                <w:noProof/>
              </w:rPr>
              <w:t>Larger Apriori sets</w:t>
            </w:r>
            <w:r w:rsidR="00924092">
              <w:rPr>
                <w:noProof/>
                <w:webHidden/>
              </w:rPr>
              <w:tab/>
            </w:r>
            <w:r w:rsidR="00924092">
              <w:rPr>
                <w:noProof/>
                <w:webHidden/>
              </w:rPr>
              <w:fldChar w:fldCharType="begin"/>
            </w:r>
            <w:r w:rsidR="00924092">
              <w:rPr>
                <w:noProof/>
                <w:webHidden/>
              </w:rPr>
              <w:instrText xml:space="preserve"> PAGEREF _Toc927551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44F4CBF0" w14:textId="128F682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00924092" w:rsidRPr="00FB2FBF">
              <w:rPr>
                <w:rStyle w:val="Hyperlink"/>
                <w:noProof/>
              </w:rPr>
              <w:t>6.2.4</w:t>
            </w:r>
            <w:r w:rsidR="00924092">
              <w:rPr>
                <w:rFonts w:eastAsiaTheme="minorEastAsia" w:cstheme="minorBidi"/>
                <w:noProof/>
                <w:color w:val="auto"/>
                <w:sz w:val="24"/>
                <w:szCs w:val="24"/>
                <w:lang w:val="nl-NL" w:eastAsia="nl-NL" w:bidi="ar-SA"/>
              </w:rPr>
              <w:tab/>
            </w:r>
            <w:r w:rsidR="00924092" w:rsidRPr="00FB2FBF">
              <w:rPr>
                <w:rStyle w:val="Hyperlink"/>
                <w:noProof/>
              </w:rPr>
              <w:t>Goal reasoning</w:t>
            </w:r>
            <w:r w:rsidR="00924092">
              <w:rPr>
                <w:noProof/>
                <w:webHidden/>
              </w:rPr>
              <w:tab/>
            </w:r>
            <w:r w:rsidR="00924092">
              <w:rPr>
                <w:noProof/>
                <w:webHidden/>
              </w:rPr>
              <w:fldChar w:fldCharType="begin"/>
            </w:r>
            <w:r w:rsidR="00924092">
              <w:rPr>
                <w:noProof/>
                <w:webHidden/>
              </w:rPr>
              <w:instrText xml:space="preserve"> PAGEREF _Toc927552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7E407D24" w14:textId="7038417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00924092" w:rsidRPr="00FB2FBF">
              <w:rPr>
                <w:rStyle w:val="Hyperlink"/>
                <w:noProof/>
              </w:rPr>
              <w:t>6.2.5</w:t>
            </w:r>
            <w:r w:rsidR="00924092">
              <w:rPr>
                <w:rFonts w:eastAsiaTheme="minorEastAsia" w:cstheme="minorBidi"/>
                <w:noProof/>
                <w:color w:val="auto"/>
                <w:sz w:val="24"/>
                <w:szCs w:val="24"/>
                <w:lang w:val="nl-NL" w:eastAsia="nl-NL" w:bidi="ar-SA"/>
              </w:rPr>
              <w:tab/>
            </w:r>
            <w:r w:rsidR="00924092" w:rsidRPr="00FB2FBF">
              <w:rPr>
                <w:rStyle w:val="Hyperlink"/>
                <w:noProof/>
              </w:rPr>
              <w:t>Improving Other prediction methods</w:t>
            </w:r>
            <w:r w:rsidR="00924092">
              <w:rPr>
                <w:noProof/>
                <w:webHidden/>
              </w:rPr>
              <w:tab/>
            </w:r>
            <w:r w:rsidR="00924092">
              <w:rPr>
                <w:noProof/>
                <w:webHidden/>
              </w:rPr>
              <w:fldChar w:fldCharType="begin"/>
            </w:r>
            <w:r w:rsidR="00924092">
              <w:rPr>
                <w:noProof/>
                <w:webHidden/>
              </w:rPr>
              <w:instrText xml:space="preserve"> PAGEREF _Toc927553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0B0DCECF" w14:textId="128EB41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00924092" w:rsidRPr="00FB2FBF">
              <w:rPr>
                <w:rStyle w:val="Hyperlink"/>
                <w:noProof/>
              </w:rPr>
              <w:t>6.3</w:t>
            </w:r>
            <w:r w:rsidR="00924092">
              <w:rPr>
                <w:rFonts w:eastAsiaTheme="minorEastAsia" w:cstheme="minorBidi"/>
                <w:iCs w:val="0"/>
                <w:noProof/>
                <w:color w:val="auto"/>
                <w:sz w:val="24"/>
                <w:szCs w:val="24"/>
                <w:lang w:val="nl-NL" w:eastAsia="nl-NL" w:bidi="ar-SA"/>
              </w:rPr>
              <w:tab/>
            </w:r>
            <w:r w:rsidR="00924092" w:rsidRPr="00FB2FBF">
              <w:rPr>
                <w:rStyle w:val="Hyperlink"/>
                <w:noProof/>
              </w:rPr>
              <w:t>Final remarks</w:t>
            </w:r>
            <w:r w:rsidR="00924092">
              <w:rPr>
                <w:noProof/>
                <w:webHidden/>
              </w:rPr>
              <w:tab/>
            </w:r>
            <w:r w:rsidR="00924092">
              <w:rPr>
                <w:noProof/>
                <w:webHidden/>
              </w:rPr>
              <w:fldChar w:fldCharType="begin"/>
            </w:r>
            <w:r w:rsidR="00924092">
              <w:rPr>
                <w:noProof/>
                <w:webHidden/>
              </w:rPr>
              <w:instrText xml:space="preserve"> PAGEREF _Toc927554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2BC39113" w14:textId="50791C06"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00924092" w:rsidRPr="00FB2FBF">
              <w:rPr>
                <w:rStyle w:val="Hyperlink"/>
                <w:noProof/>
              </w:rPr>
              <w:t>7 References</w:t>
            </w:r>
            <w:r w:rsidR="00924092">
              <w:rPr>
                <w:noProof/>
                <w:webHidden/>
              </w:rPr>
              <w:tab/>
            </w:r>
            <w:r w:rsidR="00924092">
              <w:rPr>
                <w:noProof/>
                <w:webHidden/>
              </w:rPr>
              <w:fldChar w:fldCharType="begin"/>
            </w:r>
            <w:r w:rsidR="00924092">
              <w:rPr>
                <w:noProof/>
                <w:webHidden/>
              </w:rPr>
              <w:instrText xml:space="preserve"> PAGEREF _Toc927555 \h </w:instrText>
            </w:r>
            <w:r w:rsidR="00924092">
              <w:rPr>
                <w:noProof/>
                <w:webHidden/>
              </w:rPr>
            </w:r>
            <w:r w:rsidR="00924092">
              <w:rPr>
                <w:noProof/>
                <w:webHidden/>
              </w:rPr>
              <w:fldChar w:fldCharType="separate"/>
            </w:r>
            <w:r w:rsidR="00924092">
              <w:rPr>
                <w:noProof/>
                <w:webHidden/>
              </w:rPr>
              <w:t>53</w:t>
            </w:r>
            <w:r w:rsidR="00924092">
              <w:rPr>
                <w:noProof/>
                <w:webHidden/>
              </w:rPr>
              <w:fldChar w:fldCharType="end"/>
            </w:r>
          </w:hyperlink>
        </w:p>
        <w:p w14:paraId="08A15063" w14:textId="4C43A85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00924092" w:rsidRPr="00FB2FBF">
              <w:rPr>
                <w:rStyle w:val="Hyperlink"/>
                <w:noProof/>
              </w:rPr>
              <w:t>8 Appendices</w:t>
            </w:r>
            <w:r w:rsidR="00924092">
              <w:rPr>
                <w:noProof/>
                <w:webHidden/>
              </w:rPr>
              <w:tab/>
            </w:r>
            <w:r w:rsidR="00924092">
              <w:rPr>
                <w:noProof/>
                <w:webHidden/>
              </w:rPr>
              <w:fldChar w:fldCharType="begin"/>
            </w:r>
            <w:r w:rsidR="00924092">
              <w:rPr>
                <w:noProof/>
                <w:webHidden/>
              </w:rPr>
              <w:instrText xml:space="preserve"> PAGEREF _Toc927556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2F958835" w14:textId="50FAD60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00924092" w:rsidRPr="00FB2FBF">
              <w:rPr>
                <w:rStyle w:val="Hyperlink"/>
                <w:noProof/>
              </w:rPr>
              <w:t>8.1</w:t>
            </w:r>
            <w:r w:rsidR="00924092">
              <w:rPr>
                <w:rFonts w:eastAsiaTheme="minorEastAsia" w:cstheme="minorBidi"/>
                <w:iCs w:val="0"/>
                <w:noProof/>
                <w:color w:val="auto"/>
                <w:sz w:val="24"/>
                <w:szCs w:val="24"/>
                <w:lang w:val="nl-NL" w:eastAsia="nl-NL" w:bidi="ar-SA"/>
              </w:rPr>
              <w:tab/>
            </w:r>
            <w:r w:rsidR="00924092" w:rsidRPr="00FB2FBF">
              <w:rPr>
                <w:rStyle w:val="Hyperlink"/>
                <w:noProof/>
              </w:rPr>
              <w:t>Key concepts of researched papers.</w:t>
            </w:r>
            <w:r w:rsidR="00924092">
              <w:rPr>
                <w:noProof/>
                <w:webHidden/>
              </w:rPr>
              <w:tab/>
            </w:r>
            <w:r w:rsidR="00924092">
              <w:rPr>
                <w:noProof/>
                <w:webHidden/>
              </w:rPr>
              <w:fldChar w:fldCharType="begin"/>
            </w:r>
            <w:r w:rsidR="00924092">
              <w:rPr>
                <w:noProof/>
                <w:webHidden/>
              </w:rPr>
              <w:instrText xml:space="preserve"> PAGEREF _Toc927557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16973378" w14:textId="054C18E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00924092" w:rsidRPr="00FB2FBF">
              <w:rPr>
                <w:rStyle w:val="Hyperlink"/>
                <w:noProof/>
              </w:rPr>
              <w:t>8.2</w:t>
            </w:r>
            <w:r w:rsidR="00924092">
              <w:rPr>
                <w:rFonts w:eastAsiaTheme="minorEastAsia" w:cstheme="minorBidi"/>
                <w:iCs w:val="0"/>
                <w:noProof/>
                <w:color w:val="auto"/>
                <w:sz w:val="24"/>
                <w:szCs w:val="24"/>
                <w:lang w:val="nl-NL" w:eastAsia="nl-NL" w:bidi="ar-SA"/>
              </w:rPr>
              <w:tab/>
            </w:r>
            <w:r w:rsidR="00924092" w:rsidRPr="00FB2FBF">
              <w:rPr>
                <w:rStyle w:val="Hyperlink"/>
                <w:noProof/>
              </w:rPr>
              <w:t>Dataset entry</w:t>
            </w:r>
            <w:r w:rsidR="00924092">
              <w:rPr>
                <w:noProof/>
                <w:webHidden/>
              </w:rPr>
              <w:tab/>
            </w:r>
            <w:r w:rsidR="00924092">
              <w:rPr>
                <w:noProof/>
                <w:webHidden/>
              </w:rPr>
              <w:fldChar w:fldCharType="begin"/>
            </w:r>
            <w:r w:rsidR="00924092">
              <w:rPr>
                <w:noProof/>
                <w:webHidden/>
              </w:rPr>
              <w:instrText xml:space="preserve"> PAGEREF _Toc927558 \h </w:instrText>
            </w:r>
            <w:r w:rsidR="00924092">
              <w:rPr>
                <w:noProof/>
                <w:webHidden/>
              </w:rPr>
            </w:r>
            <w:r w:rsidR="00924092">
              <w:rPr>
                <w:noProof/>
                <w:webHidden/>
              </w:rPr>
              <w:fldChar w:fldCharType="separate"/>
            </w:r>
            <w:r w:rsidR="00924092">
              <w:rPr>
                <w:noProof/>
                <w:webHidden/>
              </w:rPr>
              <w:t>63</w:t>
            </w:r>
            <w:r w:rsidR="00924092">
              <w:rPr>
                <w:noProof/>
                <w:webHidden/>
              </w:rPr>
              <w:fldChar w:fldCharType="end"/>
            </w:r>
          </w:hyperlink>
        </w:p>
        <w:p w14:paraId="419E50BF" w14:textId="400C01F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00924092" w:rsidRPr="00FB2FBF">
              <w:rPr>
                <w:rStyle w:val="Hyperlink"/>
                <w:noProof/>
              </w:rPr>
              <w:t>8.3</w:t>
            </w:r>
            <w:r w:rsidR="00924092">
              <w:rPr>
                <w:rFonts w:eastAsiaTheme="minorEastAsia" w:cstheme="minorBidi"/>
                <w:iCs w:val="0"/>
                <w:noProof/>
                <w:color w:val="auto"/>
                <w:sz w:val="24"/>
                <w:szCs w:val="24"/>
                <w:lang w:val="nl-NL" w:eastAsia="nl-NL" w:bidi="ar-SA"/>
              </w:rPr>
              <w:tab/>
            </w:r>
            <w:r w:rsidR="00924092" w:rsidRPr="00FB2FBF">
              <w:rPr>
                <w:rStyle w:val="Hyperlink"/>
                <w:noProof/>
              </w:rPr>
              <w:t>Unique activities in dataset</w:t>
            </w:r>
            <w:r w:rsidR="00924092">
              <w:rPr>
                <w:noProof/>
                <w:webHidden/>
              </w:rPr>
              <w:tab/>
            </w:r>
            <w:r w:rsidR="00924092">
              <w:rPr>
                <w:noProof/>
                <w:webHidden/>
              </w:rPr>
              <w:fldChar w:fldCharType="begin"/>
            </w:r>
            <w:r w:rsidR="00924092">
              <w:rPr>
                <w:noProof/>
                <w:webHidden/>
              </w:rPr>
              <w:instrText xml:space="preserve"> PAGEREF _Toc927559 \h </w:instrText>
            </w:r>
            <w:r w:rsidR="00924092">
              <w:rPr>
                <w:noProof/>
                <w:webHidden/>
              </w:rPr>
            </w:r>
            <w:r w:rsidR="00924092">
              <w:rPr>
                <w:noProof/>
                <w:webHidden/>
              </w:rPr>
              <w:fldChar w:fldCharType="separate"/>
            </w:r>
            <w:r w:rsidR="00924092">
              <w:rPr>
                <w:noProof/>
                <w:webHidden/>
              </w:rPr>
              <w:t>64</w:t>
            </w:r>
            <w:r w:rsidR="00924092">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4144" behindDoc="0" locked="0" layoutInCell="1" allowOverlap="1" wp14:anchorId="6EB1BA11" wp14:editId="01A47AE2">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386D9086"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xml:space="preserve">: Overload of notifications </w:t>
                              </w:r>
                            </w:p>
                            <w:p w14:paraId="481EB13B" w14:textId="77777777" w:rsidR="00A94275" w:rsidRDefault="00A942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414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386D9086"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xml:space="preserve">: Overload of notifications </w:t>
                        </w:r>
                      </w:p>
                      <w:p w14:paraId="481EB13B" w14:textId="77777777" w:rsidR="00A94275" w:rsidRDefault="00A94275"/>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r w:rsidRPr="000E1191">
        <w:t>Timeful</w:t>
      </w:r>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such as Timeful</w:t>
      </w:r>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Riemsdijk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 xml:space="preserve">&lt;vul sectienummer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vul sectienummer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vul sectienummer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56192" behindDoc="0" locked="0" layoutInCell="1" allowOverlap="1" wp14:anchorId="5DC8F163" wp14:editId="1E0AF09E">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A94275" w:rsidRDefault="00A94275"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A94275" w:rsidRPr="000A30D6" w:rsidRDefault="00A94275"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5619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A94275" w:rsidRDefault="00A94275"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A94275" w:rsidRPr="000A30D6" w:rsidRDefault="00A94275"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58240" behindDoc="0" locked="0" layoutInCell="1" allowOverlap="1" wp14:anchorId="45566A48" wp14:editId="24BD9FF0">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66753E2B" w:rsidR="00A94275" w:rsidRPr="00DF148F" w:rsidRDefault="00A94275" w:rsidP="00086E88">
                            <w:pPr>
                              <w:pStyle w:val="Bijschrift"/>
                              <w:rPr>
                                <w:noProof/>
                              </w:rPr>
                            </w:pPr>
                            <w:bookmarkStart w:id="12" w:name="_Ref536793038"/>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66753E2B" w:rsidR="00A94275" w:rsidRPr="00DF148F" w:rsidRDefault="00A94275" w:rsidP="00086E88">
                      <w:pPr>
                        <w:pStyle w:val="Bijschrift"/>
                        <w:rPr>
                          <w:noProof/>
                        </w:rPr>
                      </w:pPr>
                      <w:bookmarkStart w:id="13" w:name="_Ref536793038"/>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vul sectienummer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vul sectienummer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vul sectienummer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vul sectienummer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papers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analysed.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r>
              <w:rPr>
                <w:b w:val="0"/>
                <w:sz w:val="21"/>
              </w:rPr>
              <w:t>CybreMinder</w:t>
            </w:r>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r>
              <w:rPr>
                <w:b w:val="0"/>
                <w:sz w:val="21"/>
              </w:rPr>
              <w:t>MagHive</w:t>
            </w:r>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r>
              <w:rPr>
                <w:b w:val="0"/>
                <w:sz w:val="21"/>
              </w:rPr>
              <w:t>CogKnow</w:t>
            </w:r>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r>
              <w:rPr>
                <w:b w:val="0"/>
                <w:sz w:val="21"/>
              </w:rPr>
              <w:t>Timeful</w:t>
            </w:r>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r>
              <w:rPr>
                <w:b w:val="0"/>
                <w:sz w:val="21"/>
              </w:rPr>
              <w:t>Attelia</w:t>
            </w:r>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Fuzzy lingustics</w:t>
            </w:r>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r w:rsidRPr="00A54A26">
        <w:rPr>
          <w:sz w:val="20"/>
        </w:rPr>
        <w:t>Loc:</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r w:rsidRPr="00A54A26">
        <w:rPr>
          <w:sz w:val="20"/>
        </w:rPr>
        <w:t>Env:</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analyze specific user behavior required specific setups. For example, MagHi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r w:rsidR="00307669" w:rsidRPr="00307669">
        <w:t xml:space="preserve">CogKnow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r>
        <w:t xml:space="preserve">Cogknow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r w:rsidR="00307669">
        <w:t>Timeful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r w:rsidR="00C755B5">
        <w:t>Nazerfard</w:t>
      </w:r>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main focus of the thesis, preventing too much scope creep.</w:t>
      </w:r>
      <w:r w:rsidR="00E240EE">
        <w:t xml:space="preserve"> However, the concept described by </w:t>
      </w:r>
      <w:r w:rsidR="00C755B5">
        <w:t>Nazerfard</w:t>
      </w:r>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value based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Timeful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Riemsdijk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Pasotti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Kließ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While their ideas went much further, the idea that certain actions may promote or demote certain actions is crucial. Furthermore, in order to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65408" behindDoc="0" locked="0" layoutInCell="1" allowOverlap="1" wp14:anchorId="6D8FDCCF" wp14:editId="19AD848E">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615364A3" w:rsidR="00A94275" w:rsidRPr="00C2046C" w:rsidRDefault="00A94275" w:rsidP="00D433AD">
                            <w:pPr>
                              <w:pStyle w:val="Bijschrift"/>
                              <w:rPr>
                                <w:noProof/>
                                <w:sz w:val="36"/>
                              </w:rP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615364A3" w:rsidR="00A94275" w:rsidRPr="00C2046C" w:rsidRDefault="00A94275" w:rsidP="00D433AD">
                      <w:pPr>
                        <w:pStyle w:val="Bijschrift"/>
                        <w:rPr>
                          <w:noProof/>
                          <w:sz w:val="36"/>
                        </w:rP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0288" behindDoc="0" locked="0" layoutInCell="1" allowOverlap="1" wp14:anchorId="781B145C" wp14:editId="30C30CEC">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A94275"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028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A94275"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Toc927508"/>
      <w:bookmarkStart w:id="38" w:name="_Ref535127212"/>
      <w:bookmarkStart w:id="39" w:name="_Toc536792969"/>
      <w:r>
        <w:t>Data acquisition</w:t>
      </w:r>
      <w:bookmarkEnd w:id="37"/>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r w:rsidR="00462798">
        <w:t xml:space="preserve">Arcelus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r w:rsidR="007F284A">
        <w:t>Hristova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The CASanDRA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CybreMinder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The CASanDRA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Corno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8"/>
      <w:bookmarkEnd w:id="39"/>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Sztyler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As described by Sztyler,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r w:rsidR="00C755B5">
        <w:t>Nazerfard</w:t>
      </w:r>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r w:rsidRPr="00924092">
        <w:rPr>
          <w:b/>
        </w:rPr>
        <w:t>Duidelijke beschrijving als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Baysal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lt;Plaatje overlappende normaalverdelingen&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r w:rsidR="00C755B5">
        <w:t>Nazerfard</w:t>
      </w:r>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Duidelijk verschil als textbook example</w:t>
      </w:r>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defined;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r w:rsidR="00C755B5">
        <w:t>Nazerfard</w:t>
      </w:r>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r w:rsidR="00C755B5">
        <w:rPr>
          <w:rFonts w:eastAsiaTheme="minorEastAsia"/>
        </w:rPr>
        <w:t>Nazerfard</w:t>
      </w:r>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r w:rsidR="00C755B5">
        <w:rPr>
          <w:rFonts w:eastAsiaTheme="minorEastAsia"/>
        </w:rPr>
        <w:t>Nazerfard</w:t>
      </w:r>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r w:rsidR="00C755B5">
        <w:rPr>
          <w:rFonts w:eastAsiaTheme="minorEastAsia"/>
        </w:rPr>
        <w:t>Nazerfard</w:t>
      </w:r>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Riemsdijk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Formalizing this relationship is complex and can be done in a number of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Pasotti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assign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value based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Having focused on this single value, may well have be sufficien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rPr>
          <w:noProof/>
        </w:rPr>
        <w:drawing>
          <wp:inline distT="0" distB="0" distL="0" distR="0" wp14:anchorId="3A130743" wp14:editId="45D386F3">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1765FF28" w:rsidR="008A1BDA" w:rsidRDefault="008A1BDA" w:rsidP="008A1BDA">
      <w:pPr>
        <w:pStyle w:val="Bijschrift"/>
        <w:jc w:val="cente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investigation in its own right. </w:t>
      </w:r>
      <w:r w:rsidR="00880A0F">
        <w:t xml:space="preserve">Furthermore, </w:t>
      </w:r>
      <w:r w:rsidR="001E5FC3">
        <w:t xml:space="preserve">weighting may be introduced at </w:t>
      </w:r>
      <w:r w:rsidR="00747CD1">
        <w:t>a</w:t>
      </w:r>
      <w:r w:rsidR="001E5FC3">
        <w:t xml:space="preserve"> later time</w:t>
      </w:r>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uidelijk als gestyld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Note that Z is not described as an activity cluster since it is irrelevant which cluster of Z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r w:rsidR="00EB6DEF">
        <w:t xml:space="preserve">in order to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5EECE5DD">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A94275">
        <w:rPr>
          <w:rFonts w:ascii="Times New Roman" w:eastAsia="Times New Roman" w:hAnsi="Times New Roman" w:cs="Times New Roman"/>
          <w:noProof/>
          <w:color w:val="auto"/>
          <w:lang w:val="nl-NL" w:eastAsia="nl-NL" w:bidi="ar-SA"/>
        </w:rPr>
        <w:fldChar w:fldCharType="begin"/>
      </w:r>
      <w:r w:rsidR="00A94275" w:rsidRPr="00A94275">
        <w:rPr>
          <w:rFonts w:ascii="Times New Roman" w:eastAsia="Times New Roman" w:hAnsi="Times New Roman" w:cs="Times New Roman"/>
          <w:noProof/>
          <w:color w:val="auto"/>
          <w:lang w:eastAsia="nl-NL" w:bidi="ar-SA"/>
        </w:rPr>
        <w:instrText xml:space="preserve"> INCLUDEPICTURE  "https://i.stack.imgur.com/kOs0M.png" \* MERGEFORMATINET </w:instrText>
      </w:r>
      <w:r w:rsidR="00A94275">
        <w:rPr>
          <w:rFonts w:ascii="Times New Roman" w:eastAsia="Times New Roman" w:hAnsi="Times New Roman" w:cs="Times New Roman"/>
          <w:noProof/>
          <w:color w:val="auto"/>
          <w:lang w:val="nl-NL" w:eastAsia="nl-NL" w:bidi="ar-SA"/>
        </w:rPr>
        <w:fldChar w:fldCharType="separate"/>
      </w:r>
      <w:r w:rsidR="00E62CCD" w:rsidRPr="00E62CCD">
        <w:rPr>
          <w:rFonts w:ascii="Times New Roman" w:eastAsia="Times New Roman" w:hAnsi="Times New Roman" w:cs="Times New Roman"/>
          <w:noProof/>
          <w:color w:val="auto"/>
          <w:lang w:val="nl-NL" w:eastAsia="nl-NL" w:bidi="ar-SA"/>
        </w:rPr>
        <w:pict w14:anchorId="6F68803C">
          <v:shape id="_x0000_i1026" type="#_x0000_t75" alt="https://i.stack.imgur.com/kOs0M.png" style="width:185.05pt;height:81.35pt;mso-width-percent:0;mso-height-percent:0;mso-width-percent:0;mso-height-percent:0">
            <v:imagedata r:id="rId12" r:href="rId13"/>
          </v:shape>
        </w:pict>
      </w:r>
      <w:r w:rsidR="00A94275">
        <w:rPr>
          <w:rFonts w:ascii="Times New Roman" w:eastAsia="Times New Roman" w:hAnsi="Times New Roman" w:cs="Times New Roman"/>
          <w:noProof/>
          <w:color w:val="auto"/>
          <w:lang w:val="nl-NL" w:eastAsia="nl-NL" w:bidi="ar-SA"/>
        </w:rPr>
        <w:fldChar w:fldCharType="end"/>
      </w:r>
      <w:r w:rsidRPr="001C6BDE">
        <w:rPr>
          <w:rFonts w:ascii="Times New Roman" w:eastAsia="Times New Roman" w:hAnsi="Times New Roman" w:cs="Times New Roman"/>
          <w:color w:val="auto"/>
          <w:lang w:val="nl-NL" w:eastAsia="nl-NL" w:bidi="ar-SA"/>
        </w:rPr>
        <w:fldChar w:fldCharType="end"/>
      </w:r>
    </w:p>
    <w:p w14:paraId="02469BC0" w14:textId="36E45487" w:rsidR="004F2FAA" w:rsidRDefault="004F2FAA" w:rsidP="004F2FAA">
      <w:pPr>
        <w:pStyle w:val="Bijschrift"/>
        <w:jc w:val="center"/>
      </w:pPr>
      <w:bookmarkStart w:id="64" w:name="_Ref1094468"/>
      <w:bookmarkStart w:id="65" w:name="_Ref1094461"/>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64"/>
      <w:r>
        <w:t>: Example state model with values</w:t>
      </w:r>
      <w:bookmarkEnd w:id="65"/>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6E0AD220" w14:textId="459398AA"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A9427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m:rPr>
              <m:sty m:val="p"/>
            </m:rP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doesn’t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r>
        <w:rPr>
          <w:rFonts w:eastAsiaTheme="minorEastAsia"/>
          <w:lang w:eastAsia="nl-NL" w:bidi="ar-SA"/>
        </w:rPr>
        <w:t xml:space="preserve">In order to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a number of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r>
        <w:rPr>
          <w:lang w:eastAsia="nl-NL" w:bidi="ar-SA"/>
        </w:rPr>
        <w:t>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r w:rsidRPr="00A86138">
        <w:rPr>
          <w:i/>
        </w:rPr>
        <w:t>i,j</w:t>
      </w:r>
      <w:r>
        <w:t xml:space="preserve">) of </w:t>
      </w:r>
      <m:oMath>
        <m:r>
          <w:rPr>
            <w:rFonts w:ascii="Cambria Math" w:hAnsi="Cambria Math"/>
          </w:rPr>
          <m:t>Q</m:t>
        </m:r>
      </m:oMath>
      <w:r>
        <w:t xml:space="preserve"> describes the probability of going from state </w:t>
      </w:r>
      <w:r>
        <w:rPr>
          <w:i/>
        </w:rPr>
        <w:t>i</w:t>
      </w:r>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A94275"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for m</w:t>
      </w:r>
      <w:r>
        <w:rPr>
          <w:rFonts w:eastAsiaTheme="minorEastAsia"/>
        </w:rPr>
        <w:t xml:space="preserve"> is minimized.</w:t>
      </w:r>
      <w:r w:rsidR="004F2FAA">
        <w:rPr>
          <w:rFonts w:eastAsiaTheme="minorEastAsia"/>
        </w:rPr>
        <w:t xml:space="preserve"> In order to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In reality, there are usually a series of sequential activities. For </w:t>
      </w:r>
      <w:r w:rsidR="00C04DD1">
        <w:t>now,</w:t>
      </w:r>
      <w:r>
        <w:t xml:space="preserve"> this is not taken into accoun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3360" behindDoc="0" locked="0" layoutInCell="1" allowOverlap="1" wp14:anchorId="1171AFFC" wp14:editId="1906BB5F">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13352CF" w:rsidR="00A94275" w:rsidRPr="00B8076B" w:rsidRDefault="00A94275" w:rsidP="00D433AD">
                            <w:pPr>
                              <w:pStyle w:val="Bijschrift"/>
                              <w:rPr>
                                <w:b/>
                                <w:noProof/>
                              </w:rPr>
                            </w:pPr>
                            <w:bookmarkStart w:id="73" w:name="_Ref536793079"/>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4</w:t>
                            </w:r>
                            <w:r w:rsidR="00C30F6E">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513352CF" w:rsidR="00A94275" w:rsidRPr="00B8076B" w:rsidRDefault="00A94275" w:rsidP="00D433AD">
                      <w:pPr>
                        <w:pStyle w:val="Bijschrift"/>
                        <w:rPr>
                          <w:b/>
                          <w:noProof/>
                        </w:rPr>
                      </w:pPr>
                      <w:bookmarkStart w:id="74" w:name="_Ref536793079"/>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4</w:t>
                      </w:r>
                      <w:r w:rsidR="00C30F6E">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1312" behindDoc="1" locked="0" layoutInCell="1" allowOverlap="1" wp14:anchorId="541A447D" wp14:editId="324EF817">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516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r>
        <w:t>The actual implementation – Notival</w:t>
      </w:r>
    </w:p>
    <w:p w14:paraId="1D814A6E" w14:textId="09A1097C" w:rsidR="00025A95" w:rsidRDefault="00025A95" w:rsidP="00025A95">
      <w:r>
        <w:t>The actual implementation of the designed concept was done in the form of an application called Noti</w:t>
      </w:r>
      <w:r w:rsidR="00FF10FA">
        <w:t>V</w:t>
      </w:r>
      <w:r>
        <w:t>al (VALue based NOT</w:t>
      </w:r>
      <w:r w:rsidR="008B7B19">
        <w:t>I</w:t>
      </w:r>
      <w:r>
        <w:t xml:space="preserve">fications).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303E08">
        <w:t>.</w:t>
      </w:r>
    </w:p>
    <w:p w14:paraId="65873047" w14:textId="0E540B3B" w:rsidR="00FC0777" w:rsidRPr="00FC0777" w:rsidRDefault="008B7B19" w:rsidP="00FC0777">
      <w:r>
        <w:t>The architecture will be further explained in the next sections. While code fragments are not included to uphold clarity of explanation, th</w:t>
      </w:r>
      <w:r>
        <w:t xml:space="preserve">e full source code can be found for analysis at: </w:t>
      </w:r>
      <w:hyperlink r:id="rId14" w:history="1">
        <w:r w:rsidRPr="006F43B0">
          <w:rPr>
            <w:rStyle w:val="Hyperlink"/>
          </w:rPr>
          <w:t>https://github.com/RomanovX/Thesis</w:t>
        </w:r>
      </w:hyperlink>
      <w:r>
        <w:t>.</w:t>
      </w:r>
      <w:r w:rsidR="00FC0777" w:rsidRPr="00FC0777">
        <w:t xml:space="preserve"> </w:t>
      </w:r>
      <w:bookmarkStart w:id="77" w:name="_GoBack"/>
      <w:r w:rsidR="00FC0777" w:rsidRPr="00FC0777">
        <w:t>Combining all the aforementioned aspects, a JavaScript based, Node.js server is established, along with a MongoDB database. It serves a frontend used to view statistics and allows for user input. All communication is done through a RESTful API. In order to do complex machine learning calculations and matrix calculations, several library functions are imported.</w:t>
      </w:r>
      <w:bookmarkEnd w:id="77"/>
    </w:p>
    <w:p w14:paraId="01F58FA0" w14:textId="463EC8B1" w:rsidR="008B7B19" w:rsidRDefault="008B7B19" w:rsidP="00025A95"/>
    <w:p w14:paraId="7C0A735E" w14:textId="7E15BD15" w:rsidR="00FF10FA" w:rsidRDefault="00FF10FA" w:rsidP="00FF10FA">
      <w:pPr>
        <w:keepNext/>
        <w:jc w:val="center"/>
      </w:pPr>
      <w:r w:rsidRPr="00FF10FA">
        <w:rPr>
          <w:noProof/>
        </w:rPr>
        <w:lastRenderedPageBreak/>
        <w:drawing>
          <wp:inline distT="0" distB="0" distL="0" distR="0" wp14:anchorId="6E4C8B54" wp14:editId="1A90564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8427" cy="2065313"/>
                    </a:xfrm>
                    <a:prstGeom prst="rect">
                      <a:avLst/>
                    </a:prstGeom>
                  </pic:spPr>
                </pic:pic>
              </a:graphicData>
            </a:graphic>
          </wp:inline>
        </w:drawing>
      </w:r>
      <w:r w:rsidRPr="00FF10FA">
        <w:rPr>
          <w:noProof/>
        </w:rPr>
        <w:drawing>
          <wp:inline distT="0" distB="0" distL="0" distR="0" wp14:anchorId="2D3B8B0A" wp14:editId="2E49FBE4">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3950" cy="2056919"/>
                    </a:xfrm>
                    <a:prstGeom prst="rect">
                      <a:avLst/>
                    </a:prstGeom>
                  </pic:spPr>
                </pic:pic>
              </a:graphicData>
            </a:graphic>
          </wp:inline>
        </w:drawing>
      </w:r>
    </w:p>
    <w:p w14:paraId="37F8D483" w14:textId="63E26D8A" w:rsidR="00FF10FA" w:rsidRDefault="00FF10FA" w:rsidP="00FF10FA">
      <w:pPr>
        <w:pStyle w:val="Bijschrift"/>
        <w:jc w:val="center"/>
      </w:pPr>
      <w:bookmarkStart w:id="78" w:name="_Ref1103497"/>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bookmarkEnd w:id="78"/>
      <w:r>
        <w:t>: Example views of the Notival Application</w:t>
      </w:r>
    </w:p>
    <w:p w14:paraId="062AF46D" w14:textId="3CB6C4C0" w:rsidR="00F4273B" w:rsidRDefault="00F4273B" w:rsidP="00F4273B">
      <w:pPr>
        <w:pStyle w:val="Kop3"/>
      </w:pPr>
      <w:r>
        <w:t>Architecture</w:t>
      </w:r>
    </w:p>
    <w:p w14:paraId="1DEEA32B" w14:textId="787695B2" w:rsidR="008B7B19" w:rsidRDefault="008B7B19" w:rsidP="008B7B19">
      <w:r>
        <w:t>Following the common practices of web-based services, a basic client-server setup was established along with a database connection as visualized in</w:t>
      </w:r>
      <w:r w:rsidR="00FC0777">
        <w:t xml:space="preserve"> </w:t>
      </w:r>
      <w:r w:rsidR="00D37D2B">
        <w:fldChar w:fldCharType="begin"/>
      </w:r>
      <w:r w:rsidR="00D37D2B">
        <w:instrText xml:space="preserve"> REF _Ref2049368 \h </w:instrText>
      </w:r>
      <w:r w:rsidR="00D37D2B">
        <w:fldChar w:fldCharType="separate"/>
      </w:r>
      <w:r w:rsidR="00D37D2B">
        <w:t xml:space="preserve">Figure </w:t>
      </w:r>
      <w:r w:rsidR="00D37D2B">
        <w:rPr>
          <w:noProof/>
        </w:rPr>
        <w:t>4</w:t>
      </w:r>
      <w:r w:rsidR="00D37D2B">
        <w:t>.</w:t>
      </w:r>
      <w:r w:rsidR="00D37D2B">
        <w:rPr>
          <w:noProof/>
        </w:rPr>
        <w:t>2</w:t>
      </w:r>
      <w:r w:rsidR="00D37D2B">
        <w:fldChar w:fldCharType="end"/>
      </w:r>
      <w:r>
        <w:t>. The application runs on</w:t>
      </w:r>
      <w:r>
        <w:t xml:space="preserve"> a JavaScript based, Node.js server along with a MongoDB database. </w:t>
      </w:r>
      <w:r>
        <w:t>Furthermore, i</w:t>
      </w:r>
      <w:r>
        <w:t xml:space="preserve">t serves a frontend used to view statistics and allow for user input. All communication </w:t>
      </w:r>
      <w:r>
        <w:t>with the user and third parties wa</w:t>
      </w:r>
      <w:r>
        <w:t>s done through a</w:t>
      </w:r>
      <w:r>
        <w:t>n HTTP</w:t>
      </w:r>
      <w:r>
        <w:t xml:space="preserve"> RESTful API. </w:t>
      </w:r>
      <w:r>
        <w:t>Lastly, i</w:t>
      </w:r>
      <w:r>
        <w:t>n order to do complex machine learning calculations and matrix calculations, several library functions are imported</w:t>
      </w:r>
      <w:r>
        <w:t>. Such library function</w:t>
      </w:r>
      <w:r w:rsidR="00D37D2B">
        <w:t>s</w:t>
      </w:r>
      <w:r>
        <w:t xml:space="preserve"> range from simple matrix implementations to the full Apriori algorithm. </w:t>
      </w:r>
    </w:p>
    <w:p w14:paraId="7859C7DE" w14:textId="1CE64807" w:rsidR="00ED764F" w:rsidRDefault="00ED764F" w:rsidP="008B7B19">
      <w:r>
        <w:t xml:space="preserve">While to some, the choices for such a platform may be obvious or trivial, there is clear reasoning behind the choices for this kind of platform and architecture. The unacquainted reader may choose to read appendix </w:t>
      </w:r>
      <w:r>
        <w:fldChar w:fldCharType="begin"/>
      </w:r>
      <w:r>
        <w:instrText xml:space="preserve"> REF _Ref2050835 \r \h </w:instrText>
      </w:r>
      <w:r>
        <w:fldChar w:fldCharType="separate"/>
      </w:r>
      <w:r>
        <w:t>8.4.3</w:t>
      </w:r>
      <w:r>
        <w:fldChar w:fldCharType="end"/>
      </w:r>
      <w:r>
        <w:t xml:space="preserve"> for a detailed description of the technical components of the implementation, as well as reasoning behind all choices. </w:t>
      </w:r>
    </w:p>
    <w:p w14:paraId="4F64B676" w14:textId="372D70E9" w:rsidR="00A96B01" w:rsidRDefault="00A96B01" w:rsidP="008B7B19">
      <w:r>
        <w:t xml:space="preserve">Going a level deeper, consider </w:t>
      </w:r>
      <w:r>
        <w:fldChar w:fldCharType="begin"/>
      </w:r>
      <w:r>
        <w:instrText xml:space="preserve"> REF _Ref2050132 \h </w:instrText>
      </w:r>
      <w:r>
        <w:fldChar w:fldCharType="separate"/>
      </w:r>
      <w:r>
        <w:t xml:space="preserve">Figure </w:t>
      </w:r>
      <w:r>
        <w:rPr>
          <w:noProof/>
        </w:rPr>
        <w:t>4</w:t>
      </w:r>
      <w:r>
        <w:t>.</w:t>
      </w:r>
      <w:r>
        <w:rPr>
          <w:noProof/>
        </w:rPr>
        <w:t>3</w:t>
      </w:r>
      <w:r>
        <w:fldChar w:fldCharType="end"/>
      </w:r>
      <w:r>
        <w:t xml:space="preserve"> which depicts how the most important aspects of the implementation were organized. </w:t>
      </w:r>
      <w:r>
        <w:t>A clear separation of concerns was done by splitting the frontend, the resource handling, and the actual methods.</w:t>
      </w:r>
      <w:r>
        <w:t xml:space="preserve"> Most obviously, the most important aspect of the implementation is the moment selection. For this, prediction models had to be created, using the clustering and prediction algorithms. These calculations were done based on the activity and value data as supplied by the user and/or other 3</w:t>
      </w:r>
      <w:r w:rsidRPr="00A96B01">
        <w:rPr>
          <w:vertAlign w:val="superscript"/>
        </w:rPr>
        <w:t>rd</w:t>
      </w:r>
      <w:r>
        <w:t xml:space="preserve"> party implementations. In order to use existing activity data, this data had to be properly recorded. Given the used dataset, several hiccups arose. These aspects of the implementation as well as the encountered difficulties are explained in the next sections. However, for this it is important to understand the different kinds of resources used in the implementation and stored in the database.</w:t>
      </w:r>
    </w:p>
    <w:p w14:paraId="665B678B" w14:textId="77777777" w:rsidR="00D37D2B" w:rsidRDefault="00D37D2B" w:rsidP="00D37D2B">
      <w:pPr>
        <w:keepNext/>
        <w:jc w:val="center"/>
      </w:pPr>
      <w:r>
        <w:rPr>
          <w:noProof/>
        </w:rPr>
        <w:lastRenderedPageBreak/>
        <mc:AlternateContent>
          <mc:Choice Requires="wpg">
            <w:drawing>
              <wp:inline distT="0" distB="0" distL="0" distR="0" wp14:anchorId="2840A6AF" wp14:editId="67513277">
                <wp:extent cx="4946904" cy="4306824"/>
                <wp:effectExtent l="0" t="0" r="19050" b="11430"/>
                <wp:docPr id="182" name="Groep 182"/>
                <wp:cNvGraphicFramePr/>
                <a:graphic xmlns:a="http://schemas.openxmlformats.org/drawingml/2006/main">
                  <a:graphicData uri="http://schemas.microsoft.com/office/word/2010/wordprocessingGroup">
                    <wpg:wgp>
                      <wpg:cNvGrpSpPr/>
                      <wpg:grpSpPr>
                        <a:xfrm>
                          <a:off x="0" y="0"/>
                          <a:ext cx="4946904" cy="4306824"/>
                          <a:chOff x="0" y="0"/>
                          <a:chExt cx="5188585" cy="4504690"/>
                        </a:xfrm>
                      </wpg:grpSpPr>
                      <wps:wsp>
                        <wps:cNvPr id="88" name="Rechthoek 88"/>
                        <wps:cNvSpPr/>
                        <wps:spPr>
                          <a:xfrm>
                            <a:off x="0" y="0"/>
                            <a:ext cx="5188585" cy="4504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oep 181"/>
                        <wpg:cNvGrpSpPr/>
                        <wpg:grpSpPr>
                          <a:xfrm>
                            <a:off x="301752" y="182880"/>
                            <a:ext cx="4571238" cy="4023233"/>
                            <a:chOff x="0" y="0"/>
                            <a:chExt cx="4571238" cy="4023233"/>
                          </a:xfrm>
                        </wpg:grpSpPr>
                        <wps:wsp>
                          <wps:cNvPr id="114" name="Tekstvak 114"/>
                          <wps:cNvSpPr txBox="1"/>
                          <wps:spPr>
                            <a:xfrm>
                              <a:off x="1709928" y="0"/>
                              <a:ext cx="712470" cy="256032"/>
                            </a:xfrm>
                            <a:prstGeom prst="rect">
                              <a:avLst/>
                            </a:prstGeom>
                            <a:solidFill>
                              <a:schemeClr val="lt1"/>
                            </a:solidFill>
                            <a:ln w="6350">
                              <a:noFill/>
                            </a:ln>
                          </wps:spPr>
                          <wps:txbx>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3" name="Afbeelding 13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755648" y="228600"/>
                              <a:ext cx="575945" cy="575945"/>
                            </a:xfrm>
                            <a:prstGeom prst="rect">
                              <a:avLst/>
                            </a:prstGeom>
                          </pic:spPr>
                        </pic:pic>
                        <wps:wsp>
                          <wps:cNvPr id="137" name="Afgeronde rechthoek 137"/>
                          <wps:cNvSpPr/>
                          <wps:spPr>
                            <a:xfrm>
                              <a:off x="621792" y="1216152"/>
                              <a:ext cx="2834132" cy="141732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Tekstvak 144"/>
                          <wps:cNvSpPr txBox="1"/>
                          <wps:spPr>
                            <a:xfrm>
                              <a:off x="1965960" y="2404872"/>
                              <a:ext cx="1370711" cy="255905"/>
                            </a:xfrm>
                            <a:prstGeom prst="rect">
                              <a:avLst/>
                            </a:prstGeom>
                            <a:noFill/>
                            <a:ln w="6350">
                              <a:noFill/>
                            </a:ln>
                          </wps:spPr>
                          <wps:txbx>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Node.js ap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0" name="Afgeronde rechthoek 150"/>
                          <wps:cNvSpPr/>
                          <wps:spPr>
                            <a:xfrm>
                              <a:off x="768096" y="1307592"/>
                              <a:ext cx="731520" cy="105156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Afgeronde rechthoek 155"/>
                          <wps:cNvSpPr/>
                          <wps:spPr>
                            <a:xfrm>
                              <a:off x="1700784" y="1307592"/>
                              <a:ext cx="731520" cy="1051560"/>
                            </a:xfrm>
                            <a:prstGeom prst="roundRect">
                              <a:avLst/>
                            </a:prstGeom>
                            <a:gradFill flip="none" rotWithShape="1">
                              <a:gsLst>
                                <a:gs pos="0">
                                  <a:schemeClr val="accent4">
                                    <a:lumMod val="60000"/>
                                    <a:lumOff val="40000"/>
                                    <a:tint val="66000"/>
                                    <a:satMod val="160000"/>
                                  </a:schemeClr>
                                </a:gs>
                                <a:gs pos="50000">
                                  <a:schemeClr val="accent4">
                                    <a:lumMod val="60000"/>
                                    <a:lumOff val="40000"/>
                                    <a:tint val="44500"/>
                                    <a:satMod val="160000"/>
                                  </a:schemeClr>
                                </a:gs>
                                <a:gs pos="100000">
                                  <a:schemeClr val="accent4">
                                    <a:lumMod val="60000"/>
                                    <a:lumOff val="40000"/>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Afgeronde rechthoek 156"/>
                          <wps:cNvSpPr/>
                          <wps:spPr>
                            <a:xfrm>
                              <a:off x="2596896" y="1307592"/>
                              <a:ext cx="731520" cy="10515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kstvak 157"/>
                          <wps:cNvSpPr txBox="1"/>
                          <wps:spPr>
                            <a:xfrm>
                              <a:off x="813816" y="1426464"/>
                              <a:ext cx="667512" cy="859536"/>
                            </a:xfrm>
                            <a:prstGeom prst="rect">
                              <a:avLst/>
                            </a:prstGeom>
                            <a:noFill/>
                            <a:ln w="6350">
                              <a:noFill/>
                            </a:ln>
                          </wps:spPr>
                          <wps:txbx>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 name="Tekstvak 158"/>
                          <wps:cNvSpPr txBox="1"/>
                          <wps:spPr>
                            <a:xfrm>
                              <a:off x="1737360" y="1399032"/>
                              <a:ext cx="667512" cy="859536"/>
                            </a:xfrm>
                            <a:prstGeom prst="rect">
                              <a:avLst/>
                            </a:prstGeom>
                            <a:noFill/>
                            <a:ln w="6350">
                              <a:noFill/>
                            </a:ln>
                          </wps:spPr>
                          <wps:txbx>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kstvak 162"/>
                          <wps:cNvSpPr txBox="1"/>
                          <wps:spPr>
                            <a:xfrm>
                              <a:off x="2633472" y="1389888"/>
                              <a:ext cx="667512" cy="859536"/>
                            </a:xfrm>
                            <a:prstGeom prst="rect">
                              <a:avLst/>
                            </a:prstGeom>
                            <a:noFill/>
                            <a:ln w="6350">
                              <a:noFill/>
                            </a:ln>
                          </wps:spPr>
                          <wps:txbx>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0" name="Afbeelding 13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593592" y="1435608"/>
                              <a:ext cx="626110" cy="713105"/>
                            </a:xfrm>
                            <a:prstGeom prst="rect">
                              <a:avLst/>
                            </a:prstGeom>
                          </pic:spPr>
                        </pic:pic>
                        <wps:wsp>
                          <wps:cNvPr id="135" name="Tekstvak 135"/>
                          <wps:cNvSpPr txBox="1"/>
                          <wps:spPr>
                            <a:xfrm>
                              <a:off x="3557016" y="2157984"/>
                              <a:ext cx="712470" cy="474980"/>
                            </a:xfrm>
                            <a:prstGeom prst="rect">
                              <a:avLst/>
                            </a:prstGeom>
                            <a:solidFill>
                              <a:schemeClr val="lt1"/>
                            </a:solidFill>
                            <a:ln w="6350">
                              <a:noFill/>
                            </a:ln>
                          </wps:spPr>
                          <wps:txbx>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Rechte verbindingslijn met pijl 163"/>
                          <wps:cNvCnPr/>
                          <wps:spPr>
                            <a:xfrm>
                              <a:off x="1499616" y="1819656"/>
                              <a:ext cx="20116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65" name="Afbeelding 165" descr="Afbeeldingsresultaat voor user clipart"/>
                            <pic:cNvPicPr>
                              <a:picLocks noChangeAspect="1"/>
                            </pic:cNvPicPr>
                          </pic:nvPicPr>
                          <pic:blipFill rotWithShape="1">
                            <a:blip r:embed="rId19" cstate="print">
                              <a:extLst>
                                <a:ext uri="{BEBA8EAE-BF5A-486C-A8C5-ECC9F3942E4B}">
                                  <a14:imgProps xmlns:a14="http://schemas.microsoft.com/office/drawing/2010/main">
                                    <a14:imgLayer r:embed="rId20">
                                      <a14:imgEffect>
                                        <a14:saturation sat="400000"/>
                                      </a14:imgEffect>
                                    </a14:imgLayer>
                                  </a14:imgProps>
                                </a:ext>
                                <a:ext uri="{28A0092B-C50C-407E-A947-70E740481C1C}">
                                  <a14:useLocalDpi xmlns:a14="http://schemas.microsoft.com/office/drawing/2010/main" val="0"/>
                                </a:ext>
                              </a:extLst>
                            </a:blip>
                            <a:srcRect/>
                            <a:stretch/>
                          </pic:blipFill>
                          <pic:spPr bwMode="auto">
                            <a:xfrm>
                              <a:off x="4160520" y="3154680"/>
                              <a:ext cx="303530" cy="400050"/>
                            </a:xfrm>
                            <a:prstGeom prst="rect">
                              <a:avLst/>
                            </a:prstGeom>
                            <a:noFill/>
                            <a:ln>
                              <a:noFill/>
                            </a:ln>
                            <a:extLst>
                              <a:ext uri="{53640926-AAD7-44D8-BBD7-CCE9431645EC}">
                                <a14:shadowObscured xmlns:a14="http://schemas.microsoft.com/office/drawing/2010/main"/>
                              </a:ext>
                            </a:extLst>
                          </pic:spPr>
                        </pic:pic>
                        <wps:wsp>
                          <wps:cNvPr id="166" name="Tekstvak 166"/>
                          <wps:cNvSpPr txBox="1"/>
                          <wps:spPr>
                            <a:xfrm>
                              <a:off x="4087368" y="3611880"/>
                              <a:ext cx="483870" cy="272415"/>
                            </a:xfrm>
                            <a:prstGeom prst="rect">
                              <a:avLst/>
                            </a:prstGeom>
                            <a:solidFill>
                              <a:schemeClr val="lt1"/>
                            </a:solidFill>
                            <a:ln w="6350">
                              <a:noFill/>
                            </a:ln>
                          </wps:spPr>
                          <wps:txbx>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Afgeronde rechthoek 169"/>
                          <wps:cNvSpPr/>
                          <wps:spPr>
                            <a:xfrm>
                              <a:off x="2770632" y="2953512"/>
                              <a:ext cx="1280160" cy="106934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Tekstvak 170"/>
                          <wps:cNvSpPr txBox="1"/>
                          <wps:spPr>
                            <a:xfrm>
                              <a:off x="2971800" y="3767328"/>
                              <a:ext cx="1124585" cy="255905"/>
                            </a:xfrm>
                            <a:prstGeom prst="rect">
                              <a:avLst/>
                            </a:prstGeom>
                            <a:noFill/>
                            <a:ln w="6350">
                              <a:noFill/>
                            </a:ln>
                          </wps:spPr>
                          <wps:txbx>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1" name="Rechte verbindingslijn met pijl 171"/>
                          <wps:cNvCnPr/>
                          <wps:spPr>
                            <a:xfrm flipV="1">
                              <a:off x="2075688" y="832104"/>
                              <a:ext cx="0" cy="47561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2" name="Afbeelding 172"/>
                            <pic:cNvPicPr>
                              <a:picLocks noChangeAspect="1"/>
                            </pic:cNvPicPr>
                          </pic:nvPicPr>
                          <pic:blipFill rotWithShape="1">
                            <a:blip r:embed="rId21" cstate="print">
                              <a:extLst>
                                <a:ext uri="{28A0092B-C50C-407E-A947-70E740481C1C}">
                                  <a14:useLocalDpi xmlns:a14="http://schemas.microsoft.com/office/drawing/2010/main" val="0"/>
                                </a:ext>
                              </a:extLst>
                            </a:blip>
                            <a:srcRect l="11744" t="17758" r="12318" b="14384"/>
                            <a:stretch/>
                          </pic:blipFill>
                          <pic:spPr bwMode="auto">
                            <a:xfrm>
                              <a:off x="2898648" y="3108960"/>
                              <a:ext cx="1005840" cy="502920"/>
                            </a:xfrm>
                            <a:prstGeom prst="rect">
                              <a:avLst/>
                            </a:prstGeom>
                            <a:ln w="3175">
                              <a:solidFill>
                                <a:schemeClr val="tx1"/>
                              </a:solidFill>
                            </a:ln>
                            <a:effectLst>
                              <a:softEdge rad="0"/>
                            </a:effectLst>
                            <a:extLst>
                              <a:ext uri="{53640926-AAD7-44D8-BBD7-CCE9431645EC}">
                                <a14:shadowObscured xmlns:a14="http://schemas.microsoft.com/office/drawing/2010/main"/>
                              </a:ext>
                            </a:extLst>
                          </pic:spPr>
                        </pic:pic>
                        <wps:wsp>
                          <wps:cNvPr id="173" name="Rechte verbindingslijn met pijl 173"/>
                          <wps:cNvCnPr/>
                          <wps:spPr>
                            <a:xfrm>
                              <a:off x="3300984" y="2359152"/>
                              <a:ext cx="35433" cy="74980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74" name="Rechte verbindingslijn met pijl 174"/>
                          <wps:cNvCnPr/>
                          <wps:spPr>
                            <a:xfrm>
                              <a:off x="1499616" y="2359152"/>
                              <a:ext cx="1353312" cy="79552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8" name="Afbeelding 178" descr="/var/folders/5q/849nfccj54jdss01_12wrvmw0000gn/T/com.microsoft.Word/Content.MSO/69C9D0BB.tmp"/>
                            <pic:cNvPicPr>
                              <a:picLocks noChangeAspect="1"/>
                            </pic:cNvPicPr>
                          </pic:nvPicPr>
                          <pic:blipFill>
                            <a:blip r:embed="rId22" cstate="print">
                              <a:biLevel thresh="75000"/>
                              <a:extLst>
                                <a:ext uri="{28A0092B-C50C-407E-A947-70E740481C1C}">
                                  <a14:useLocalDpi xmlns:a14="http://schemas.microsoft.com/office/drawing/2010/main" val="0"/>
                                </a:ext>
                              </a:extLst>
                            </a:blip>
                            <a:srcRect/>
                            <a:stretch>
                              <a:fillRect/>
                            </a:stretch>
                          </pic:blipFill>
                          <pic:spPr bwMode="auto">
                            <a:xfrm>
                              <a:off x="182880" y="2880360"/>
                              <a:ext cx="731520" cy="731520"/>
                            </a:xfrm>
                            <a:prstGeom prst="rect">
                              <a:avLst/>
                            </a:prstGeom>
                            <a:noFill/>
                            <a:ln>
                              <a:noFill/>
                            </a:ln>
                          </pic:spPr>
                        </pic:pic>
                        <wps:wsp>
                          <wps:cNvPr id="179" name="Tekstvak 179"/>
                          <wps:cNvSpPr txBox="1"/>
                          <wps:spPr>
                            <a:xfrm>
                              <a:off x="0" y="3621024"/>
                              <a:ext cx="1124585" cy="255905"/>
                            </a:xfrm>
                            <a:prstGeom prst="rect">
                              <a:avLst/>
                            </a:prstGeom>
                            <a:noFill/>
                            <a:ln w="6350">
                              <a:noFill/>
                            </a:ln>
                          </wps:spPr>
                          <wps:txbx>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0" name="Rechte verbindingslijn met pijl 180"/>
                          <wps:cNvCnPr/>
                          <wps:spPr>
                            <a:xfrm flipH="1">
                              <a:off x="713232" y="2404872"/>
                              <a:ext cx="283464" cy="7035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840A6AF" id="Groep 182" o:spid="_x0000_s1090" style="width:389.5pt;height:339.1pt;mso-position-horizontal-relative:char;mso-position-vertical-relative:line" coordsize="51885,45046" o:gfxdata="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QEFBAQEHQgICDwMDAxhFBQUnBsbG9UeHh7tHR0d6h0dHeodHR3r&#13;&#10;HR0d5BcXF7MPDw96CgoKSgUFBSgCAgI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jDAwMXxUVFZ8bGxvPHx8f7yEhIf8iIiL/IiIi/yEhIf8hISH/ISEh/yEh&#13;&#10;If8hISH/ISEh/yIiIv8iIiL/IiIi/yAgIPcdHR3gGBgYtRAQEHwICAg7AQEBC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BAQeDg4OahgYGLogICDyIiIi/yIiIv8iIiL/ISEh/yEhIf8hISH/ISEh/yEhIf8hISH/&#13;&#10;ISEh/yEhIf8hISH/ISEh/yEhIf8hISH/ISEh/yEhIf8iIiL/IiIi/yIiIv8hISH/HBwc2BMTE5EI&#13;&#10;CAg8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cHMxQUFJofHx/rIiIi/yIiIv8hISH/ISEh/yEhIf8hISH/ISEh/yEhIf8hISH/ISEh/yEh&#13;&#10;If8hISH/ISEh/yEhIf8hISH/ISEh/yEhIf8hISH/ISEh/yEhIf8hISH/ISEh/yEhIf8hISH/IiIi&#13;&#10;/yIiIv8hISH9GhoaxQ0NDWICAgI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GBjAWFhaoISEh+CIiIv8hISH/ISEh/yEhIf8hISH/ISEh/yEhIf8hISH/ISEh/yEhIf8hISH/&#13;&#10;ISEh/yEhIf8hISH/ISEh/yEhIf8hISH/ISEh/yEhIf8hISH/ISEh/yEhIf8hISH/ISEh/yEhIf8h&#13;&#10;ISH/ISEh/yEhIf8hISH/IiIi/yIiIv8cHBzUDQ0NZgEBAQ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wMXExMTkSAgIPUiIiL/ISEh/yEhIf8hISH/ISEh/yEhIf8hISH/ISEh/yEhIf8hISH/IiIi/yIi&#13;&#10;Iv8iIiL/IiIi/yIiIv8hISH/ISEh/yEhIf8hISH/IiIi/yIiIv8iIiL/IiIi/yIiIv8hISH/ISEh&#13;&#10;/yEhIf8hISH/ISEh/yEhIf8hISH/ISEh/yEhIf8iIiL/IiIi/xsbG80KCgp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LC1QdHR3bIiIi/yEhIf8hISH/ISEh/yEhIf8hISH/ISEh/yEhIf8hISH/IiIi/yIiIv8gICD6&#13;&#10;HBwc2RcXF7ESEhKIDQ0NZwoKCk0ICAg9BwcHNwcHBzgHBwc4CQkJRgwMDF0QEBB5FRUVoBoaGsof&#13;&#10;Hx/vIiIi/yIiIv8iIiL/ISEh/yEhIf8hISH/ISEh/yEhIf8hISH/ISEh/yIiIv8hISH+FRUVoQMD&#13;&#10;Ax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gIOExMTlCEhIf8iIiL/ISEh/yEhIf8hISH/ISEh/yEhIf8hISH/IiIi/yIiIv8fHx/xFxcXtQ4O&#13;&#10;Dm0GBgYvAQEBCgAAAAAAAAAAAAAAAAAAAAAAAAAAAAAAAAAAAAAAAAAAAAAAAAAAAAAAAAAAAAAA&#13;&#10;AAAAAAIEBAQdCgoKThMTE5ccHBzaIiIi/yIiIv8hISH/ISEh/yEhIf8hISH/ISEh/yEhIf8hISH/&#13;&#10;IiIi/x0dHdwJCQl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UFBScaGhrGIiIi/yEhIf8hISH/ISEh/yEhIf8hISH/ISEh/yIiIv8iIiL/HBwc1RAQEHYFBQUj&#13;&#10;AAAAAAAAAAAAAAAAAAAAAAAAAAAAAAAAAAAAAAAAAAAAAAAAAAAAAAAAAAAAAAAAAAAAAAAAAAAA&#13;&#10;AAAAAAAAAAAAAAAAAAAAAAAAAAAAAAACAgINCgoKTxcXF60gICD3IiIi/yEhIf8hISH/ISEh/yEh&#13;&#10;If8hISH/ISEh/yIiIv8hISH6EBAQew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AgIQB4eHuIiIiL/ISEh/yEhIf8hISH/ISEh/yEhIf8hISH/IiIi/xwcHNMNDQ1lAQEBDAAA&#13;&#10;AAAAAAAAAAAAAAAAAAAAAAAAAAAAAAAAAAAAAAAAAAAAAAAAAAAAAAAAAAAAAAAAAAAAAAAAAAAA&#13;&#10;AAAAAAAAAAAAAAAAAAAAAAAAAAAAAAAAAAAAAAAAAAAAAAAAAAAAAAAGBgYwFBQUniAgIPgiIiL/&#13;&#10;ISEh/yEhIf8hISH/ISEh/yEhIf8hISH/IiIi/xUVFZ8BAQE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CgpLHx8f7iIiIv8hISH/ISEh/yEhIf8hISH/ISEh/yIiIv8fHx/qDw8PdQICAg0AAAAA&#13;&#10;AAAAAAAAAAAAAAAAAAAAAAAAAAAAAAAAAAAAAAAAAAAAAAAAAAAAAAAAAAAAAAAAAAAAAAAAAAAA&#13;&#10;AAAAAAAAAAAAAAAAAAAAAAAAAAAAAAAAAAAAAAAAAAAAAAAAAAAAAAAAAAAAAAAAAAAAAAAAAAcH&#13;&#10;BzgYGBi5IiIi/yEhIf8hISH/ISEh/yEhIf8hISH/ISEh/yIiIv8XFxe0AgICE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KCk4gICD2IiIi/yEhIf8hISH/ISEh/yEhIf8hISH/IiIi/xcXF7IFBQUmAAAAAAAA&#13;&#10;AAAAAAAAAAAAAAAAAAAAAAAAAAAAAAAAAAAAAAAAAAAAAAAAAAAAAAAAAAAAAAAAAAAAAAAAAAAA&#13;&#10;AAAAAAAAAAAAAAAAAAAAAAAAAAAAAAAAAAAAAAAAAAAAAAAAAAAAAAAAAAAAAAAAAAAAAAAAAAAA&#13;&#10;AAAAAAAAAAAAAAACDg4OaR8fH+wiIiL/ISEh/yEhIf8hISH/ISEh/yEhIf8iIiL/GBgYugICAh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ICDoXFxetICAg9yIiIv8iIiL/ISEh&#13;&#10;/yEhIf8hISH/ISEh/yEhIf8hISH/ISEh/yEhIf8hISH/ISEh/yEhIf8hISH/ISEh/yEhIf8hISH/&#13;&#10;ISEh/x4eHuQDAwM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w8PdSIiIv8hISH/&#13;&#10;ISEh/yEhIf8hISH/IiIi/woKCl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BAQeFBQUmyEhIfgiIiL/ISEh/yEhIf8h&#13;&#10;ISH/ISEh/yEhIf8hISH/ISEh/yEhIf8hISH/ISEh/yEhIf8hISH/ISEh/yEhIf8hISH/ISEh/yEh&#13;&#10;If8hISH/IiIi/wwM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CRoa&#13;&#10;GswiIiL/ISEh/yEhIf8hISH/IiIi/xoaGsgBAQE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wMDFseHh7jIiIi/yEhIf8hISH/ISEh&#13;&#10;/yEhIf8hISH/ISEh/yEhIf8hISH/ISEh/yIiIv8iIiL/IiIi/yIiIv8iIiL/IiIi/yIiIv8iIiL/&#13;&#10;IiIi/yIiIv8iIiL/GRkZwgEBAQ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kJCUchISH9ISEh/yEhIf8hISH/ISEh/yEhIf4JCQl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ELExMTlyIiIv8iIiL/ISEh/yEhIf8h&#13;&#10;ISH/ISEh/yEhIf8hISH/IiIi/yIiIv8hISH/Hh4e5xkZGb4TExOWDw8Pdw0NDWILCwtXCwsLWQ4O&#13;&#10;DmwSEhKKFxcXsRwcHNUfHx/sCAgIQ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YGBi8IiIi/yEhIf8hISH/ISEh/yIiIv8WFh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DAxoYGBi7IiIi/yEhIf8hISH/ISEh&#13;&#10;/yEhIf8hISH/ISEh/yIiIv8iIiL/HR0d3RISEo8JCQlFAwMDFQAAAAAAAAAAAAAAAAAAAAAAAAAA&#13;&#10;AAAAAAAAAAAAAAAAAAAAAAEBAQcDAwMb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CQlGISEh/SEhIf8hISH/ISEh/yEhIf8fHx/zBQUFJ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QEHhsbG84iIiL/ISEh/yEhIf8h&#13;&#10;ISH/ISEh/yEhIf8iIiL/IiIi/xsbG84MDAxfAgICE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GhoayCIiIv8hISH/ISEh/yEhIf8iIiL/Dw8P&#13;&#10;d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BAQcGxsbzyIiIv8hISH/ISEh&#13;&#10;/yEhIf8hISH/ISEh/yIiIv8eHh7kDQ0NZg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0NaCIiIv8hISH/ISEh/yEhIf8i&#13;&#10;IiL/GRkZwg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ZGRnCIiIi/yEhIf8h&#13;&#10;ISH/ISEh/yEhIf8hISH/IiIi/xYWFq0EBAQ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VFRWkIiIi/yEhIf8hISH/ISEh/yEhIf8ICAhA&#13;&#10;AAAAAAAAAAAAAAAAAAAAAAAAAAAAAAAAAAAAAAAAAAAAAAAAAAAAAAAAAAAAAAAAAAAAAAAAAAAA&#13;&#10;AAAAAAAAAAAAAAAAAAAAAAAAAAAAAAAAAAAAAAAAAAAAAAAAAAAAAAAAAAAAAAAAAAAAAAAAAAAA&#13;&#10;AAAAAAAAAAAAAAAAAAAAAAAAAAAAAAAAAAAAAAAAAAAAAAAAAAAAAAAAAAAAAAAAAAACAgIQBQUF&#13;&#10;JQcHBzgKCgpMDw8PcyEhIf4hISH/ISEh/yEhIf8hISH/IiIi/wsLC1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SEhKJIiIi/yEhIf8hISH/ISEh/yIi&#13;&#10;Iv8LCwtUAAAAAAAAAAAAAAAAAAAAAAAAAAAAAAAAAAAAAAAAAAAAAAAAAAAAAAAAAAAAAAAAAAAA&#13;&#10;AAAAAAAAAAAAAAAAAAAAAAAAAAAAAAAAAAAAAAAAAAAAAAAAAAAAAAAAAAAAAAAAAAAAAAAAAAAA&#13;&#10;AAAAAAAAAAAAAAAAAAAAAAAAAAAAAAAAAAAAAAAAAAAAAAAAAAAAAAMDAxsKCgpSExMTjxkZGcId&#13;&#10;HR3iICAg9SEhIf8iIiL/IiIi/yEhIf8hISH/ISEh/yEhIf8iIiL/GBgYu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PDw9zIiIi/yEhIf8hISH/&#13;&#10;ISEh/yIiIv8NDQ1mAAAAAAAAAAAAAAAAAAAAAAAAAAAAAAAAAAAAAAAAAAAAAAAAAAAAAAAAAAAA&#13;&#10;AAAAAAAAAAAAAAAAAAAAAAAAAAAAAAAAAAAAAAAAAAAAAAAAAAAAAAAAAAAAAAAAAAAAAAAAAAAA&#13;&#10;AAAAAAAAAAAAAAAAAAAAAAAAAAAAAAAAAAAAAAAAAAAAAAEBAQwLCwtVFxcXrh8fH+siIiL/IiIi&#13;&#10;/yIiIv8hISH/ISEh/yEhIf8hISH/ISEh/yEhIf8hISH/ISEh/yEhIf8hISH9CAgIQ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NDQ1kIiIi/yEh&#13;&#10;If8hISH/ISEh/yIiIv8ODg5tAAAAAAAAAAAAAAAAAAAAAAAAAAAAAAAAAAAAAAAAAAAAAAAAAAAA&#13;&#10;AAAAAAAAAAAAAAAAAAAAAAAAAAAAAAAAAAAAAAAAAAAAAAAAAAAAAAAAAAAAAAAAAAAAAAAAAAAA&#13;&#10;AAAAAAAAAAAAAAAAAAAAAAAAAAAAAAAAAAAAAAAAAAACAgISDw8PdBwcHNUiIiL/IiIi/yEhIf8h&#13;&#10;ISH/ISEh/yEhIf8hISH/ISEh/yEhIf8hISH/ISEh/yEhIf8hISH/ISEh/yIiIv8aGhrIAQEBB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DAxf&#13;&#10;IiIi/yEhIf8hISH/ISEh/yEhIf8bGxvPCwsLUwEBAQUAAAAAAAAAAAAAAAAAAAAAAAAAAAAAAAAA&#13;&#10;AAAAAAAAAAAAAAAAAAAAAAAAAAAAAAAAAAAAAAAAAAAAAAAAAAAAAAAAAAAAAAAAAAAAAAAAAAAA&#13;&#10;AAAAAAAAAAAAAAAAAAAAAAAAAAAAAAAAAAAAAAAAAAAAAwwMDGAcHBzZIiIi/yIiIv8hISH/ISEh&#13;&#10;/yEhIf8hISH/ISEh/yEhIf8hISH/ISEh/yEhIf8hISH/ISEh/yEhIf8hISH/ISEh/yIiIv8ODg5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ExOSIyMj/yIiIv8hISH/ISEh/yEhIf8hISH/ISEh/yEhIf8hISH/IiIi&#13;&#10;/x0dHdoJCQlFAAAAAAAAAAAAAAAAAAAAAAAAAAAAAAAAAAAAAAAAAAAAAAAAAAAAAAAAAAAAAAAA&#13;&#10;AAAAAAAAAAAAAAAAAAAAAAAAAAAAAAAAAAAAAAAAAAAAAAACERERgyEhIf4iIiL/ISEh/yEhIf8h&#13;&#10;ISH/ISEh/yEhIf8hISH/IiIi/yEhIfsaGhrHEBAQewgICDsCAgI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BgYsEhISjBwcHNkiIiL/IiIi/yEhIf8hISH/ISEh/yEhIf8h&#13;&#10;ISH/ISEh/yIiIv8gICD3Dg4OawAAAAAAAAAAAAAAAAAAAAAAAAAAAAAAAAAAAAAAAAAAAAAAAAAA&#13;&#10;AAAAAAAAAAAAAAAAAAAAAAAAAAAAAAAAAAAAAAAAAAAAAAEBAQcUFBSeIiIi/yEhIf8hISH/ISEh&#13;&#10;/yEhIf8hISH/ISEh/yIiIv8gICDzFBQUnAcHBzg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wKCgpNFxcXsiEhIfwiIiL/ISEh&#13;&#10;/yEhIf8hISH/ISEh/yEhIf8hISH/IiIi/xEREYcAAAABAAAAAAAAAAAAAAAAAAAAAAAAAAAAAAAA&#13;&#10;AAAAAAAAAAAAAAAAAAAAAAAAAAAAAAAAAAAAAAAAAAAAAAAAAAAABBUVFaIiIiL/ISEh/yEhIf8h&#13;&#10;ISH/ISEh/yEhIf8iIiL/ISEh/xUVFacGBgY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ICD8Y&#13;&#10;GBi7IiIi/yEhIf8hISH/ISEh/yEhIf8hISH/ISEh/yIiIv8SEhKNAAAAAAAAAAAAAAAAAAAAAAAA&#13;&#10;AAAAAAAAAAAAAAAAAAAAAAAAAAAAAAAAAAAAAAAAAAAAAAAAAAAAAAAAEhISjiIiIv8hISH/ISEh&#13;&#10;/yEhIf8hISH/ISEh/yIiIv8dHR3eCgoK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DQ0NZh8fH+siIiL/ISEh/yEhIf8hISH/ISEh/yEhIf8iIiL/Dw8PegAAAAAAAAAA&#13;&#10;AAAAAAAAAAAAAAAAAAAAAAAAAAAAAAAAAAAAAAAAAAAAAAAAAAAAAAAAAAAODg5qIiIi/yEhIf8h&#13;&#10;ISH/ISEh/yEhIf8hISH/IiIi/xgYGLgEBAQ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iwaGhrJIiIi/yEhIf8hISH/ISEh/yEhIf8hISH/ISEh/AsL&#13;&#10;C1kAAAAAAAAAAAAAAAAAAAAAAAAAAAAAAAAAAAAAAAAAAAAAAAAAAAAAAAAAAAcHBzggICD0ISEh&#13;&#10;/yEhIf8hISH/ISEh/yEhIf8iIiL/FRUVoQ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gIRFxcXsCIiIv8hISH/ISEh/yEhIf8hISH/&#13;&#10;ISEh/x8fH+0GBgYsAAAAAAAAAAAAAAAAAAAAAAAAAAAAAAAAAAAAAAAAAAAAAAAAAQEBDBsbG80i&#13;&#10;IiL/ISEh/yEhIf8hISH/ISEh/yIiIv8VFRWhAQEBB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iIiL/IiIi/w4ODm8AAAAAAAAAAAAAAAAAAAAAAAAAAAAAAAAAAAAA&#13;&#10;AAAAAAAAAAAAAAAACAgIQyAgIPghISH/ISEh/yEhIf8hISH/IiIi/xISEo8AAAAAAAAAAAAAAAAA&#13;&#10;AAAAAAAAAAUFBSQfHx/yISEh/yEhIf8hISH/ISEh/yIiIv8SEhKIAAAAAAAAAAAAAAAAAAAAAAAA&#13;&#10;AAAAAAAAAAAAAAAAAAAAAAAAAAAAAAUFBScfHx/z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x8fH/MFBQUnAAAAAAAAAAAAAAAAAAAAAAAA&#13;&#10;AAAAAAAAAAAAAAAAAAAAAAAAAAAAABISEpEiIiL/ISEh/yEhIf8hISH/ISEh/x8fH+8EBAQfAAAA&#13;&#10;AAAAAAAAAAAAAAAAABEREYQiIiL/ISEh/yEhIf8hISH/IiIi/x0dHeICAgITAAAAAAAAAAAAAAAA&#13;&#10;AAAAAAAAAAAAAAAAAAAAAAAAAAAAAAAAAAAAAA8PD3YiIiL/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IiIv8PDw92AAAAAAAAAAAAAAAA&#13;&#10;AAAAAAAAAAAAAAAAAAAAAAAAAAAAAAAAAAAAAAMDAxYdHR3jIiIi/yEhIf8hISH/ISEh/yIiIv8Q&#13;&#10;EBB+AAAAAAAAAAAAAAAAAQEBChwcHNoiIiL/ISEh/yEhIf8hISH/IiIi/w8PD3YAAAAAAAAAAAAA&#13;&#10;AAAAAAAAAAAAAAAAAAAAAAAAAAAAAAAAAAAAAAAAAAAAABUVFaAiIiL/ISEh/yEhIf8hISH/ISEh&#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5ISEh/yEhIf8hISH/ISEh/yIi&#13;&#10;Iv8WFhasAAAAAAAAAAAAAAAAAAAAAAAAAAAAAAAAAAAAAAAAAAAAAAAAAAAAAAAAAAAAAAAAFBQU&#13;&#10;myIiIv8hISH/ISEh/yEhIf8iIiL/ERERiAAAAAAAAAADGhoayiIiIv8hISH/ISEh/yEhIf8hISH/&#13;&#10;CQkJRQ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CQkJSSEhIf8hISH/ISEh/yEhIf8iIiL/GRkZxQAAAAIDAwMbHx8f7yEhIf8hISH/ISEh/yEh&#13;&#10;If8eHh7kAgICEAAAAAAAAAAAAAAAAAAAAAAAAAAAAAAAAAAAAAAAAAAAAAAAAAAAAAAAAAAAAAAA&#13;&#10;ABYWFqwiIiL/ISEh/yEhIf8hISH/ISEh/wcHBz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gICEB4eHuQhISH/ISEh/yEhIf8hISH/Hh4e7gMDAxoICAg+ISEh/yEhIf8hISH/&#13;&#10;ISEh/yIiIv8XFxe0AAAAAAAAAAAAAAAAAAAAAAAAAAAAAAAAAAAAAAAAAAAAAAAAAAAAAAAAAAAA&#13;&#10;AAAAAAAAABYWFqwiIiL/ISEh/yEhIf8hISH/ISEh/wcHBz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BgYGLYiIiL/ISEh/yEhIf8hISH/ISEh/ggICDwODg5qIiIi/yEh&#13;&#10;If8hISH/ISEh/yIiIv8RERGHAAAAAAAAAAAAAAAAAAAAAAAAAAAAAAAAAAAAAAAAAAAAAAAAAAAA&#13;&#10;AAAAAAAAAAAAAAAAABYWFqwiIiL/ISEh/yEhIf8hISH/ISEh/wcHBz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BEREYciIiL/ISEh/yEhIf8hISH/IiIi/w0NDWoWFhar&#13;&#10;IiIi/yEhIf8hISH/ISEh/yIiIv8NDQ1iAAAAAAAAAAAAAAAAAAAAAAAAAAAAAAAAAAAAAAAAAAAA&#13;&#10;AAAAAAAAAAAAAAAAAAAAAAAAABYWFqwiIiL/ISEh/yEhIf8hISH/ISEh/wcHBzoAAAAABAYECC9W&#13;&#10;MnY1YjiFNGA3hDRgN4Q0YDeENGA3hDRgN4Q0YDeENGA3hDRgN4Q3ZDqGHDMdR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0NDWIiIiL/ISEh/yEhIf8hISH/IiIi/xYW&#13;&#10;FqscHBzhISEh/yEhIf8hISH/ISEh/yIiIv8JCQlJAAAAAAAAAAAAAAAAAAAAAAAAAAAAAAAAAAAA&#13;&#10;AAAAAAAAAAAAAAAAAAAAAAAAAAAAAAAAABYWFqwiIiL/ISEh/yEhIf8hISH/ISEh/wcHBzoAAAAA&#13;&#10;BgwHEV+sY+1rxXL/asJw/2rCcP9qwnD/asJw/2rCcP9qwnD/asJw/2rCcP9vynX/N2U5i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kJCUkiIiL/ISEh/yEhIf8hISH/&#13;&#10;ISEh/xwcHOEdHR3rISEh/yEhIf8hISH/ISEh/yEhIf8HBwc5AAAAAAAAAAAAAAAAAAAAAAAAAAAA&#13;&#10;AAAAAAAAAAAAAAAAAAAAAAAAAAAAAAAAAAAAAAAAABYWFqwiIiL/ISEh/yEhIf8hISH/ISEh/wcH&#13;&#10;BzoAAAAABgwHEFulX+NnvW3/Zrpr/2a6a/9mumv/Zrpr/2a6a/9mumv/Zrpr/2a6a/9qwnD/NWE3&#13;&#10;h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cHBzkhISH/ISEh/yEh&#13;&#10;If8hISH/ISEh/x0dHesdHR3qISEh/yEhIf8hISH/ISEh/yEhIf8HBwc3AAAAAAAAAAAAAAAAAAAA&#13;&#10;AAAAAAAAAAAAAAAAAAAAAAAAAAAAAAAAAAAAAAAAAAAAAAAAABYWFqwiIiL/ISEh/yEhIf8hISH/&#13;&#10;ISEh/wcHBzoAAAAABgwHEFulX+NnvW3/Zrpr/2a6a/9mumv/Zrpr/2a6a/9mumv/Zrpr/2a6a/9q&#13;&#10;wnD/NWE3h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cHBzchISH/&#13;&#10;ISEh/yEhIf8hISH/ISEh/x0dHeodHR3tISEh/yEhIf8hISH/ISEh/yEhIf8ICAg9AAAAAAAAAAAA&#13;&#10;AAAAAAAAAAAAAAAAAAAAAAAAAAAAAAAAAAAAAAAAAAAAAAAAAAAAAAAAABYWFqwiIiL/ISEh/yEh&#13;&#10;If8hISH/ISEh/wcHBzoAAAAABgwHEFulX+NnvW3/Zrpr/2a6a/9mumv/Zrpr/2a6a/9mumv/Zrpr&#13;&#10;/2a6a/9qwnD/NWE3h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gI&#13;&#10;CD0hISH/ISEh/yEhIf8hISH/ISEh/x0dHe0bGxvWISEh/yEhIf8hISH/ISEh/yIiIv8KCgpPAAAA&#13;&#10;AAAAAAAAAAAAAAAAAAAAAAAAAAAAAAAAAAAAAAAAAAAAAAAAAAAAAAAAAAAAAAAAABYWFqwiIiL/&#13;&#10;ISEh/yEhIf8hISH/ISEh/wcHBzoAAAAABgwHEV2pYehpwW//aL5t/2i+bf9ovm3/aL5t/2i+bf9o&#13;&#10;vm3/aL5t/2i+bf9sxnL/NmM4i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oKCk8iIiL/ISEh/yEhIf8hISH/ISEh/xsbG9YUFBSdIiIi/yEhIf8hISH/ISEh/yIiIv8O&#13;&#10;Dg5qAAAAAAAAAAAAAAAAAAAAAAAAAAAAAAAAAAAAAAAAAAAAAAAAAAAAAAAAAAAAAAAAAAAAABYW&#13;&#10;FqwiIiL/ISEh/yEhIf8hISH/ISEh/wcHBzoAAAAAAgMCBRowHEIdNh9KHTUfSR01H0kdNR9JHTUf&#13;&#10;SR01H0kdNR9JHTUfSR01H0keOCBLEBwQ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4ODmoiIiL/ISEh/yEhIf8hISH/IiIi/xQUFJwMDAxcIiIi/yEhIf8hISH/ISEh&#13;&#10;/yIiIv8TExOUAAAAAAAAAAAAAAAAAAAAAAAAAAAAAAAAAAAAAAAAAAAAAAAAAAAAAAAAAAAAAAAA&#13;&#10;AAAAABYWFqwiIiL/ISEh/yEhIf8hISH/ISEh/wcHBz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BMTE5QiIiL/ISEh/yEhIf8hISH/IiIi/wsLC1gGBgYzISEh/CEhIf8h&#13;&#10;ISH/ISEh/yIiIv8ZGRnFAAAAAgAAAAAAAAAAAAAAAAAAAAAAAAAAAAAAAAAAAAAAAAAAAAAAAAAA&#13;&#10;AAAAAAAAAAAAABYWFqwiIiL/ISEh/yEhIf8hISH/ISEh/wcHBz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hkZGcUiIiL/ISEh/yEhIf8hISH/ISEh/AYGBjMCAgISHR0d&#13;&#10;5SEhIf8hISH/ISEh/yEhIf8fHx/wBAQEHQAAAAAAAAAAAAAAAAAAAAAAAAAAAAAAAAAAAAAAAAAA&#13;&#10;AAAAAAAAAAA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BAQEHR8fH/AhISH/ISEh/yEhIf8hISH/HR0d5QICAhIA&#13;&#10;AAAAGBgYuCIiIv8hISH/ISEh/yEhIf8iIiL/DAwMXAAAAAAAAAAAAAAAAAAAAAAAAAAAAAAAAAAA&#13;&#10;AAAAAAAAAAAAAAAAAAAAAAAAAAAAABYWFqwiIiL/ISEh/yEhIf8hISH/ISEh/wYGBj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IiIv8UFBSZ&#13;&#10;AAAAAAAAAAAAAAAAAAAAAAAAAAAAAAAAAAAAAAAAAAAAAAAAAAAAAAAAAAATExOVIiIi/yEhIf8h&#13;&#10;ISH/ISEh/yIiIv8ZGRnEAAAAAwAAAAAAAAAAAAAAAA0NDWUiIiL/ISEh/yEhIf8hISH/ISEh/yAg&#13;&#10;IPMGBgYrAAAAAAAAAAAAAAAAAAAAAAAAAAAAAAAAAAAAAAAAAAAAAAAAAAAAAA0NDWEiIiL/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Ii&#13;&#10;Iv8NDQ1hAAAAAAAAAAAAAAAAAAAAAAAAAAAAAAAAAAAAAAAAAAAAAAAAAAAAAAYGBiwgICD0ISEh&#13;&#10;/yEhIf8hISH/ISEh/yIiIv8NDQ1lAAAAAAAAAAAAAAAAAAAAAAICAhAdHR3eIiIi/yEhIf8hISH/&#13;&#10;ISEh/yIiIv8XFxezAAAAAQAAAAAAAAAAAAAAAAAAAAAAAAAAAAAAAAAAAAAAAAAAAAAAAAICAhIc&#13;&#10;HBzbIiIi/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iIi/xwcHNsCAgISAAAAAAAAAAAAAAAAAAAAAAAAAAAAAAAAAAAAAAAAAAAAAAAAAAAAARcXF7Mi&#13;&#10;IiL/ISEh/yEhIf8hISH/IiIi/x0dHd4CAgIQAAAAAAAAAAAAAAAAAAAAAAAAAAAODg5wIiIi/yEh&#13;&#10;If8hISH/ISEh/yEhIf8iIiL/DQ0NZgAAAAAAAAAAAAAAAAAAAAAAAAAAAAAAAAAAAAAAAAAAAAAA&#13;&#10;AAAAAAAHBwc4Hh4e5CMjI/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EBCAcHBzbIiIi/yEhIf8hISH/ISEh/yEhIf8iIiL+CwsLVAAAAAAAAAAAAAAAAAAAAAAAAAAA&#13;&#10;AAAAAAAAAAAAAAAAAAAAARUVFaQiIiL/ISEh/yEhIf8hISH/ISEh/yIiIv8bGxvLAwMDH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GhoaygUFBSYAAAAAAAAAAAAAAAAA&#13;&#10;AAAAAAAAAAoKCk8eHh7lIiIi/yEhIf8hISH/ISEh/yEhIf8iIiL/ICAg8QgICDoAAAAAAAAAAAAA&#13;&#10;AAAAAAAAAAAAAAAAAAAAAAAAAAAAAAAAAAAAAAAAAAAAAAAAAAAAAAAACwsLWCEhIfkhISH/ISEh&#13;&#10;/yEhIf8hISH/ISEh/yIiIv8hISH8ExMTkwMDAxoAAAAAAAAAAAEBAQgZGRnFIiIi/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iIi/xkZGcUBAQEIAAAA&#13;&#10;AAAAAAADAwMaExMTkyEhIfwiIiL/ISEh/yEhIf8hISH/ISEh/yEhIf8hISH5CwsLWAAAAAAAAAAA&#13;&#10;AAAAAAAAAAAAAAAAAAAAAAAAAAAAAAAAAAAAAAAAAAAAAAAAAAAAAAAAAAAAAAAAAAAAAAwMDF4h&#13;&#10;ISH5ISEh/yEhIf8hISH/ISEh/yEhIf8hISH/IyMj/xcXF7YAAAABAAAAAAoKCk8iIiL/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IiIv8K&#13;&#10;CgpPAAAAAAAAAAEXFxe2IyMj/yEhIf8hISH/ISEh/yEhIf8hISH/ISEh/yEhIfkMDAxeAAAAAAAA&#13;&#10;AAAAAAAAAAAAAAAAAAAAAAAAAAAAAAAAAAAAAAAAAAAAAAAAAAAAAAAAAAAAAAAAAAAAAAAAAAAA&#13;&#10;AAAAAAAMDAxeISEh9iIiIv8hISH/ISEh/yEhIf8hISH/IiIi/xYWFqcAAAAAAAAAABISEpEiIiL/&#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IiIv8SEhKRAAAAAAAAAAAWFhanIiIi/yEhIf8hISH/ISEh/yEhIf8iIiL/ISEh9gwMDF4AAAAA&#13;&#10;AAAAAAAAAAAAAAAAAAAAAAAAAAAAAAAAAAAAAAAAAAAAAAAAAAAAAAAAAAAAAAAAAAAAAAAAAAAA&#13;&#10;AAAAAAAAAAAAAAAAAAAACQkJRx4eHuMiIiL/ISEh/yEhIf8hISH/IiIi/xISEo8AAAAAAAAAABYW&#13;&#10;FqoiIiL/ISEh/yEhIf8hISH/ISEh/yEhIf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BgY0ISEh/yEhIf8hISH/ISEh/yIiIv8WFhasAAAAAAAAAAASEhKPIiIi/yIiIv8fHx/sDw8PdgEB&#13;&#10;AQYAAAAAAAAAAAAAAAAAAAAAAAAAAAAAAAAAAAAAAAAAAAAAAAAAAAAAAAAAAAAAAAAAAAAAAAAA&#13;&#10;AAAAAAAAAAAAAAAAAAAAAAAAAAAAAAAAAAAAAAAAAAAAAAAAAAAAAAAAAAAAAAAAAAUFBScVFRWg&#13;&#10;IiIi+xMTE5Y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TExOWIiIi+xUVFaAFBQUn&#13;&#10;AAAAAAAAAAAAAAAAAAAAAAAAAAAAAAAAAAAAAAAAAAAAAAAAAAAAAAAAAAAAAAAAAAAAAAAAAAAA&#13;&#10;AAAAAAAAAAAAAAAAAAAAAAAAAAAAAAAAAAAAAAAAAAAAAAAAAAAAAAAAAAAAAAAAAAAAAAAAAAAA&#13;&#10;AAAAAAAACAgIOgoKCk0AAAAAAAAAABYWFqwiIiL/ISEh/yEhIf8hISH/ISEh/wcHBz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KCgpNCAgIOgAA&#13;&#10;AAAAAAAAAAAAAAAAAAAAAAAAAAAAAAAAAAAAAAAAAAAAAAAAAAAAAAAAAAAAAAAAAAAAAAAAAAAA&#13;&#10;AAAAAAAAAAAAAAAAAAAAAAAAAAAAAAAAAAAAAAAAAAAAAAAAAAAAAAAAAAAAAAAAAAAAAAAAAAAA&#13;&#10;AAAAAAAAAAAAAAAAAAAAAAAAAAAAAAAAAAAAABYWFqwiIiL/ISEh/yEhIf8hISH/ISEh/wcHBz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EBAgsUCxwMFg0fDBYNHgwWDR4MFg0eDBYNHgwWDR4MFg0eDBYNHgwWDR4NFw0f&#13;&#10;BwwHE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BgsGD1acWtdhs2fxYLBl8WCwZfFgsGXxYLBl8WCwZfFgsGXxYLBl8WCw&#13;&#10;ZfFkt2rxMlw0f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BgwHEFymYOVov27/Z7xs/2e8bP9nvGz/Z7xs/2e8bP9nvGz/&#13;&#10;Z7xs/2e8bP9rxHH/NWI3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BgwHEFulX+NnvW3/Zrpr/2a6a/9mumv/Zrpr/2a6&#13;&#10;a/9mumv/Zrpr/2a6a/9qwnD/NWE3h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cHBzoAAAAABgwHEFulX+NnvW3/Zrpr/2a6a/9mumv/&#13;&#10;Zrpr/2a6a/9mumv/Zrpr/2a6a/9qwnD/NWE3h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cHBzoAAAAABgwHEV6qYupqw3H/acBu/2nA&#13;&#10;bv9pwG7/acBu/2nAbv9pwG7/acBu/2nAbv9tyHT/N2Q5i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wcHBzoAAAAABQkFDEF2RKNJhk22&#13;&#10;SIRMtkiETLZIhEy2SIRMtkiETLZIhEy2SIRMtkiETLZLik+3J0YoY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AAAAAAAAAAAAAAAAAAAAAAAAAAAAAAAAAAAAAAAAAAA&#13;&#10;AAAAAAAAAAAAAAAAAAAAAAAAAAAAAAAAAAAAAAAAAAAAAAAAAAAAAAAAAAAAAAAAAAAAAAAAAAAA&#13;&#10;AAAAAAAAAAAAAAAAAAAAAAAAABYWFqwiIiL/ISEh/yEhIf8hISH/ISEh/wcHBz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AAAAAAAAAAAAAAAAAAAAAAAAAAAAAAAAAA&#13;&#10;AAAAAAAAAAAAAAAAAAAAAAAAAAAAAAAAAAAAAAAAAAAAAAAAAAAAAAAAAAAAAAAAAAAAAAAAAAAA&#13;&#10;AAAAAAAAAAAAAAAAAAAAAAAAAAAAAAAAABYWFqwiIiL/ISEh/yEhIf8hISH/ISEh/wcHBz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YGBj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SEh/yEhIf8h&#13;&#10;ISH/ISEh/yIiIv8VFRWlAAAAAAAAAAAAAAAAAAAAAAAAAAAAAAAAAAAAAAAAAAAAAAAAAAAAAAAA&#13;&#10;AAAAAAAAAAAAAAAAAAAAAAAAAAAAAAAAAAAAAAAAAAAAAAAAAAAAAAAAAAAAAAAAAAAAAAAAAAAA&#13;&#10;AAAAAAAAAAAAAAAAAAAAAAAAAAAAAAAAAAAAAAAAAAAAAAAAAAAAAAAAAAAAAAAAAAAAAAAAAAAA&#13;&#10;AAAAABAQEIEiIiL/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IiIv8QEBCBAAAAAAAAAAAAAAAAAAAAAAAAAAAAAAAAAAAAAAAAAAAAAAAA&#13;&#10;AAAAAAAAAAAAAAAAAAAAAAAAAAAAAAAAAAAAAAAAAAAAAAAAAAAAAAAAAAAAAAAAAAAAAAAAAAAA&#13;&#10;AAAAAAAAAAAAAAAAAAAAAAAAAAAAAAAAAAAAAAAAAAAAAAAAAAAAAAAAAAAAAAAAAAAAAAAAAAAA&#13;&#10;AAAAAAAAAAAAAAcHBzMhISH6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oHBwczAAAAAAAAAAAAAAAAAAAAAAAAAAAAAAAAAAAAAAAA&#13;&#10;AAAAAAAAAAAAAAAAAAAAAAAAAAAAAAAAAAAAAAAAAAAAAAAAAAAAAAAAAAAAAAAAAAAAAAAAAAAA&#13;&#10;AAAAAAAAAAAAAAAAAAAAAAAAAAAAAAAAAAAAAAAAAAAAAAAAAAAAAAAAAAAAAAAAAAAAAAAAAAAA&#13;&#10;AAAAAAAAAAAAAAAAAAAAAAAAAAASEhKMIyMj/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yMj/xISEowAAAAAAAAAAAAAAAAAAAAAAAAAAAAAAAAAAAAA&#13;&#10;AAAAAAAAAAAAAAAAAAAAAAAAAAAAAAAAAAAAAAAAAAAAAAAAAAAAAAAAAAAAAAAAAAAAAAAAAAAA&#13;&#10;AAAAAAAAAAAAAAAAAAAAAAAAAAAAAAAAAAAAAAAAAAAAAAAAAAAAAAAAAAAAAAAAAAAAAAAAAAAA&#13;&#10;AAAAAAAAAAAAAAAAAAAAAAAAAAAAAAAAAAABAQEFERERgR4eHuc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iIiL/&#13;&#10;IiIi/w8PD3cAAAAAAAAAAAAAAAAAAAAAAAAAAAAAAAAAAAAAAAAAAAAAAAAAAAAAAAAAAAAAAAAA&#13;&#10;AAAAAAAAAAAAAAAAAAAAAAAAAAAAAAAAAAAAAAAAAAAAAAAAAAAAAAAAAAAAAAAAAAAAAAAAAAAA&#13;&#10;AAAAAAAAAAAAAAAAAAAAAAAAAAAAAAAAAAAAAAAAAAAAAAAAAAAAAAAAAAAAAAAAAAAAAAAAAAAA&#13;&#10;AAUFBScgICD0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AgIPQFBQUnAAAAAAAAAAAAAAAAAAAAAAAAAAAAAAAAAAAAAAAAAAAAAAAAAAAA&#13;&#10;AAAAAAAAAAAAAAAAAAAAAAAAAAAAAAAAAAAAAAAAAAAAAAAAAAAAAAAAAAAAAAAAAAAAAAAAAAAA&#13;&#10;AAAAAAAAAAAAAAAAAAAAAAAAAAAAAAAAAAAAAAAAAAAAAAAAAAAAAAAAAAAAAAAAAAAAAAAAAAAA&#13;&#10;AAAAAAAAABAQEHgiIiL/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IiIv8QEBB4AAAAAAAAAAAAAAAAAAAAAAAAAAAAAAAAAAAAAAAAAAAA&#13;&#10;AAAAAAAAAAAAAAAAAAAAAAAAAAAAAAAAAAAAAAAAAAAAAAAAAAAAAAAAAAAAAAAAAAAAAAAAAAAA&#13;&#10;AAAAAAAAAAAAAAAAAAAAAAAAAAAAAAAAAAAAAAAAAAAAAAAAAAAAAAAAAAAAAAAAAAAAAAAAAAAA&#13;&#10;AAAAAAAAAAAAAAAAABUVFaIiIiL/ISEh/yEhIf8hISH/ISEh/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BgY1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cHBz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AA&#13;&#10;AAAAAAAAAAAAAAAAAAAAAAAAAAAAAAAAAAAAAAAAAAAAAAAAAAAAAAAAAAAAAAAAAAAAAAAAAAAA&#13;&#10;AAAAAAAAAAAAAAAAAAAAAAAAAAAAAAAAAAAAAAAAAAAAAAAAAAAAAAAAAAAAAAAAABYWFqwiIiL/&#13;&#10;ISEh/yEhIf8hISH/ISEh/wcHBz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AAAAAAAAAAAAAAAAAAAAAAAAAAAAAAAAAAAAAAAAAAAAAAAAAAAAAAAAAAAAAAAAAAAAAA&#13;&#10;AAAAAAAAAAAAAAAAAAAAAAAAAAAAAAAAAAAAAAAAAAAAAAAAAAAAAAAAAAAAAAAAAAAAAAAAABYW&#13;&#10;FqwiIiL/ISEh/yEhIf8hISH/ISEh/wcHBzoAAAAABAcECjZiOIc9b0CXPG0/ljxtP5Y8bT+WPG0/&#13;&#10;ljxtP5Y8bT+WPG0/ljxtP5Y/ckKXIDoh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AAAAAAAAAAAAAAAAAAAAAAAAAAAAAAAAAAAAAAAAAAAAAAAAAAAAAAAAAAAAAA&#13;&#10;AAAAAAAAAAAAAAAAAAAAAAAAAAAAAAAAAAAAAAAAAAAAAAAAAAAAAAAAAAAAAAAAAAAAAAAAAAAA&#13;&#10;AAAAABYWFqwiIiL/ISEh/yEhIf8hISH/ISEh/wcHBzoAAAAABgwHEV+sY+xrxXH/asJv/2rCb/9q&#13;&#10;wm//asJv/2rCb/9qwm//asJv/2rCb/9uynX/N2U5i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AAAAAAAAAAAAAAAAAAAAAAAAAAAAAAAAAAAAAAAAAAAAAAAAAAAAAAA&#13;&#10;AAAAAAAAAAAAAAAAAAAAAAAAAAAAAAAAAAAAAAAAAAAAAAAAAAAAAAAAAAAAAAAAAAAAAAAAAAAA&#13;&#10;AAAAAAAAAAAAABYWFqwiIiL/ISEh/yEhIf8hISH/ISEh/wcHBzoAAAAABgwHEFulX+NnvW3/Zrpr&#13;&#10;/2a6a/9mumv/Zrpr/2a6a/9mumv/Zrpr/2a6a/9qwnD/NWE3h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AAAAAAAAAAAAAAAAAAAAAAAAAAAAAAAAAAAAAAAAAAAAAAA&#13;&#10;AAAAAAAAAAAAAAAAAAAAAAAAAAAAAAAAAAAAAAAAAAAAAAAAAAAAAAAAAAAAAAAAAAAAAAAAAAAA&#13;&#10;AAAAAAAAAAAAAAAAAAAAABYWFqwiIiL/ISEh/yEhIf8hISH/ISEh/wcHBzoAAAAABgwHEFulX+Nn&#13;&#10;vW3/Zrpr/2a6a/9mumv/Zrpr/2a6a/9mumv/Zrpr/2a6a/9qwnD/NWE3h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AAAAAAAAAAAAAAAAAAAAAAAAAAAAAAAAAAAAAAAAAAAA&#13;&#10;AAAAAAAAAAAAAAAAAAAAAAAAAAAAAAAAAAAAAAAAAAAAAAAAAAAAAAAAAAAAAAAAAAAAAAAAAAAA&#13;&#10;AAAAAAAAAAAAAAAAAAAAAAAAAAAAABYWFqwiIiL/ISEh/yEhIf8hISH/ISEh/wcHBzoAAAAABgwH&#13;&#10;EFulX+Rnvm3/Zrtr/2a7a/9mu2v/Zrtr/2a7a/9mu2v/Zrtr/2a7a/9qw3D/NWE3h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AAAAAAAAAAAAA&#13;&#10;AAAAAAAAAAAAAAAAAAAAAAAAAAAAAAAAAAAAAAAAAAAAAAAAAAAAAAAAAAAAAAAAAAAAAAAAAAAA&#13;&#10;AAAAAAAAAAAAAAAAAAAAAAAAAAAAAAAAAAAAAAAAAAAAAAAAAAAAAAAAAAAAAAAAAAAAAAAAAAAA&#13;&#10;AAAAAAAAAAAAAAAAAAAAAAAAAAAAAAAAAAAAABYWFqwiIiL/ISEh/yEhIf8hISH/ISEh/wcHBzoA&#13;&#10;AAAABgwHEFulX+NnvG3+Zrlr/ma5a/5muWv+Zrlr/ma5a/5muWv+Zrlr/ma5a/5qwXD/NWE3h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MBBBQkFTEWKBc3FigXNhYoFzYWKBc2FigXNhYoFzYWKBc2FigXNhYoFzYXKRg4&#13;&#10;DBYMH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YGBj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BgY2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&#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IiIv8TExOXAAAAAAAAAAAAAAAAAAAAAAAAAAAA&#13;&#10;AAAAAAAAAAAAAAAAAAAAAAAAAAAAAAAAAAAAAAAAAAAAAAAAAAAAAAAAAAAAAAAAAAAAAAAAAAAA&#13;&#10;AAAAAAAAAAAAAAAAAAAAAAAAAAAAAAAAAAAAAAAAAAAAAAAAAAAAAAAAAAAAAAAAAAAAAAAAAAAA&#13;&#10;AAAAAAAAAAAAAAAAAAAAAAAAAAAAAAAAAAwMDFsiIiL/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IiIv8MDAxbAAAAAAAAAAAAAAAAAAAA&#13;&#10;AAAAAAAAAAAAAAAAAAAAAAAAAAAAAAAAAAAAAAAAAAAAAAAAAAAAAAAAAAAAAAAAAAAAAAAAAAAA&#13;&#10;AAAAAAAAAAAAAAAAAAAAAAAAAAAAAAAAAAAAAAAAAAAAAAAAAAAAAAAAAAAAAAAAAAAAAAAAAAAA&#13;&#10;AAAAAAAAAAAAAAAAAAAAAAAAAAAAAAAAAAAAAAAAAAICAg4bGxvTIiIi/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iIi/xsbG9MCAgIOAAAAAAAAAAAA&#13;&#10;AAAAAAAAAAAAAAAAAAAAAAAAAAAAAAAAAAAAAAAAAAAAAAAAAAAAAAAAAAAAAAAAAAAAAAAAAAAA&#13;&#10;AAAAAAAAAAAAAAAAAAAAAAAAAAAAAAAAAAAAAAAAAAAAAAAAAAAAAAAAAAAAAAAAAAAAAAAAAAAA&#13;&#10;AAAAAAAAAAAAAAAAAAAAAAAAAAAAAAAAAAAAAAAAAAAAAAAAAAAAAAAHBwc2HR0d3i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QkRERGFFBQUlhMTE5UTExOVFBQUlhEREYUBAQE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hAeHh7qIyMj/yIiIv8iIiL/IyMj/x4e&#13;&#10;HuoCAgI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CAg8dHR3hIiIi/yEhIf8hISH/&#13;&#10;IiIi/x0dHeECAgI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CAg8dHR3hIiIi/yEh&#13;&#10;If8hISH/IiIi/x0dHeECAgI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CAg8dHR3h&#13;&#10;IiIi/yEhIf8hISH/IiIi/x0dHeECAgI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C&#13;&#10;Ag8dHR3hIiIi/yEhIf8hISH/IiIi/x0dHeECAgIP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CAg8dHR3hIiIi/yEhIf8hISH/IiIi/x0dHeECAgI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ICAg8dHR3hIiIi/yEhIf8hISH/IiIi/x0dHeECAgI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CAg8dHR3hIiIi/yEhIf8hISH/IiIi/x0dHeECAgIP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CAg8dHR3hIiIi/yEhIf8hISH/IiIi/x0dHeECAgI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CAg8dHR3hIiIi/yEhIf8hISH/IiIi/x0dHeEC&#13;&#10;AgI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CAg8dHR3hIiIi/yEhIf8hISH/IiIi&#13;&#10;/x0dHeECAgI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dHR3hIiIi/yEhIf8h&#13;&#10;ISH/IiIi/x0dHeECAgI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QcdHR3gIiIi&#13;&#10;/yEhIf8hISH/IiIi/x0dHeABAQE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QUFKSAgIPg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gICD4BQUF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QUFKSAgIPg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gICD4BQUF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QUFKSAgIPg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gICD4BQUF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UFKSAgIPk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gICD5BQUF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gAAAE8AAACIAAAAvAAAAOUAAAD7AAAA&#13;&#10;/wAAAP8AAAD/AAAA/wAAAP8AAAD/AAAA/wAAAP8AAAD/AAAA/wAAAP8AAAD5AAAA5AAAAMYAAACN&#13;&#10;AAAATgAAAB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wAAAFwAAACrAAAA5wAAAP8AAAD/&#13;&#10;AAAA/wAAAP8AAAD/AAAA/wAAAP8AAAD/AAAA/wAAAP8AAAD/AAAA/wAAAP8AAAD/AAAA/wAAAP8A&#13;&#10;AAD/AAAA/wAAAP8AAAD/AAAA/wAAAO0AAAC5AAAAYgAAAB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oAAACJAAAA4AAAAP8A&#13;&#10;AAD/AAAA/wAAAP8AAAD/AAAA/wAAAP8AAAD/AAAA/wAAAP8AAAD/AAAA/wAAAP8AAAD/AAAA/wAA&#13;&#10;AP8AAAD/AAAA/wAAAP8AAAD/AAAA/wAAAP8AAAD/AAAA/wAAAP8AAAD/AAAA/wAAAOcAAACeAAAA&#13;&#10;O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mAAA&#13;&#10;APMAAAD/AAAA/wAAAP8AAAD/AAAA/wAAAP8AAAD/AAAA/wAAAP8AAAD/AAAA/wAAAP8AAAD/AAAA&#13;&#10;/wAAAP8AAAD/AAAA/wAAAP8AAAD/AAAA/wAAAP8AAAD/AAAA/wAAAP8AAAD/AAAA/wAAAP8AAAD/&#13;&#10;AAAA/wAAAP8AAAD/AAAA+gAAAKsAAAA6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AAAAIcAAADuAAAA/wAAAP8AAAD/AAAA/wAAAP8AAAD/AAAA/wAAAP8AAAD/AAAA/wAAAP8AAAD/&#13;&#10;AAAA/wAAAP8AAAD/AAAA/wAAAP8AAAD/AAAA/wAAAP8AAAD/AAAA/wAAAP8AAAD/AAAA/wAAAP8A&#13;&#10;AAD/AAAA/wAAAP8AAAD/AAAA/wAAAP8AAAD/AAAA/wAAAP8AAAD6AAAAowAAAC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0QAAAP8AAAD/AAAA/wAAAP8AAAD/AAAA/wAAAP8AAAD/AAAA/wAAAP8A&#13;&#10;AAD/AAAA/wAAAP8AAAD/AAAA/wAAAP8AAAD/AAAA/wAAAP8AAAD/AAAA/wAAAP8AAAD/AAAA/wAA&#13;&#10;AP8AAAD/AAAA/wAAAP8AAAD/AAAA/wAAAP8AAAD/AAAA/wAAAP8AAAD/AAAA/wAAAP8AAAD/AAAA&#13;&#10;/wAAAOYAAABk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IgAAAD8AAAA/wAAAP8AAAD/AAAA/wAAAP8AAAD/AAAA/wAA&#13;&#10;AP8AAAD/AAAA/wAAAP8AAAD/AAAA/wAAAP8AAAD/AAAA/wAAAP8AAAD/AAAA/wAAAP8AAAD/AAAA&#13;&#10;/wAAAP8AAAD/AAAA/wAAAP8AAAD/AAAA/wAAAP8AAAD/AAAA/wAAAP8AAAD/AAAA/wAAAP8AAAD/&#13;&#10;AAAA/wAAAP8AAAD/AAAA/wAAAP8AAAD/AAAArwAAAB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tAAAAP8AAAD/AAAA/wAAAP8AAAD/AAAA&#13;&#10;/wAAAP8AAAD/AAAA/wAAAP8AAAD/AAAA/wAAAP8AAAD/AAAA/wAAAP8AAAD/AAAA/wAAAP8AAAD/&#13;&#10;AAAA/wAAAP8AAAD/AAAA/wAAAP8AAAD/AAAA/wAAAP8AAAD/AAAA/wAAAP8AAAD/AAAA/wAAAP8A&#13;&#10;AAD/AAAA/wAAAP8AAAD/AAAA/wAAAP8AAAD/AAAA/wAAAP8AAAD/AAAA/wAAANQAAAA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cAAADSAAAA/wAAAP8AAAD/&#13;&#10;AAAA/wAAAP8AAAD/AAAA/wAAAP8AAAD/AAAA/wAAAP8AAAD/AAAA/wAAAP8AAAD/AAAA/wAAAP8A&#13;&#10;AAD/AAAA/wAAAP8AAAD/AAAA/wAAAP8AAAD/AAAA/wAAAP8AAAD/AAAA/wAAAP8AAAD/AAAA/wAA&#13;&#10;AP8AAAD/AAAA/wAAAP8AAAD/AAAA/wAAAP8AAAD/AAAA/wAAAP8AAAD/AAAA/wAAAP8AAAD/AAAA&#13;&#10;/wAAAP8AAADrAAAAU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8AAADgAAAA/wAAAP8AAAD/AAAA&#13;&#10;/wAAAP8AAAD/AAAA/wAAAP8AAAD/AAAA/wAAAP8AAAD/AAAA/wAAAIsAAAAAAAAAAAAAAAAAAAAA&#13;&#10;AAAAAAAAAAAAAAAAAAAAAAAAAAAAAAAAAAAAAAAAAAAAAAAAAAAAAAAAAAAAAAAAAAAAAAAAAAAA&#13;&#10;AAAAAAAAAAAAAAAAAAAAAAAAAAAAAAAAAAAAAAAAAAAAAAAAAAAAAAAAAAAAAFkAAAD/AAAA/wAA&#13;&#10;AP8AAAD/AAAA/wAAAP8AAAD/AAAA/wAAAP8AAAD/AAAA9g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vwAAAP8AAAD/AAAA/wAAAP8AAAD/AAAA/wAAAP8AAAD/AAAA/wAAAP8AAAD/AAAA/wAAAPYA&#13;&#10;AAAtAAAAAAAAAAAAAAAAAAAAAAAAAAAAAAAAAAAAAAAAAAAAAAAAAAAAAAAAAAAAAAAAAAAAAAAA&#13;&#10;AAAAAAAAAAAAAAAAAAAAAAAAAAAAAAAAAAAAAAAAAAAAAAAAAAAAAAAAAAAAAAAAAAAAAAAAAAAA&#13;&#10;AAAAAGcAAAD/AAAA/wAAAP8AAAD/AAAA/wAAAP8AAAD/AAAA/wAAAP8AAAD/AAAA6QAAAB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CzAAAA/wAAAP8AAAD/AAAA&#13;&#10;/wAAAP8AAAD/AAAA/wAAAP8AAAD/AAAA/wAAAP8AAAD4AAAAMQAAAAAAAAAAAAAAAAAAAAAAAAAA&#13;&#10;AAAAAAAAAAAAAAAAAAAAAAAAAAAAAAAAAAAAAAAAAAAAAAAAAAAAAAAAAAAAAAAAAAAAAAAAAAAA&#13;&#10;AAAAAAAAAAAAAAAAAAAAAAAAAAAAAAAAAAAAAAAAAAAAAHkAAAD/AAAA/wAAAP8AAAD/AAAA/wAA&#13;&#10;AP8AAAD/AAAA/wAAAP8AAAD/AAAA7AAAAB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AAAA0QAAAP8AAAD/AAAA/wAAAP8AAAD/AAAA/wAAAP8AAAD/AAAA/wAAAP8AAAD/AAAAkAAAAAAA&#13;&#10;AAAAAAAAAAAAAAAAAAAAAAAAAAAAAAAAAAAAAAAAAAAAAAAAAAAAAAAAAAAAAAAAAAAAAAAAAAAA&#13;&#10;AAAAAAAAAAAAAAAAAAAAAAAAAAAAAAAAAAAAAAAAAAAAAAAAAAAAAAAAAAAAAAAAAHQAAAD/AAAA&#13;&#10;/wAAAP8AAAD/AAAA/wAAAP8AAAD/AAAA/wAAAP8AAAD/AAAA+A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AAAAPMAAAD/AAAA/wAAAP8AAAD/AAAA/wAAAP8AAAD/AAAA/wAA&#13;&#10;AP8AAAD/AAAA5AAAABMAAAAAAAAAAAAAAAAAAAAAAAAAAAAAAAAAAAAAAAAAAAAAAAAAAAAAAAAA&#13;&#10;AAAAAAAAAAAAAAAAAAAAAAAAAAAAAAAAAAAAAAAAAAAAAAAAAAAAAAAAAAAAAAAAAAAAAAAAAAAA&#13;&#10;AAAAHwAAALUAAAD/AAAA/wAAAP8AAAD/AAAA/wAAAP8AAAD/AAAA/wAAAP8AAAD/AAAA/wAAAE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IAAAD/AAAA/wAAAP8AAAD/AAAA&#13;&#10;/wAAAP8AAAD/AAAA/wAAAP8AAAD/AAAA/wAAAFIAAAAAAAAAAAAAAAAAAAAAAAAAAAAAAAAAAAAA&#13;&#10;AAAAAAAAAAAAAAAAAAAAAAAAAAAAAAAAAAAAAAAAAAAAAAAAAAAAAAAAAAAAAAAAAAAAAAAAAAAA&#13;&#10;AAAAAAAAAAAAAAYAAABwAAAA5wAAAP8AAAD/AAAA/wAAAP8AAAD/AAAA/wAAAP8AAAD/AAAA/wAA&#13;&#10;AP8AAAD/AAAA/wAAAH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EAAADg&#13;&#10;AAAA/wAAAP8AAAD/AAAA/wAAAP8AAAD/AAAA/wAAAP8AAAD/AAAA/wAAAJoAAAAAAAAAAAAAAAAA&#13;&#10;AAAAAAAAAAAAAAAAAAAAAAAAAAAAAAAAAAAAAAAAAAAAAAAAAAAAAAAAAAAAAAAAAAAAAAAAAAAA&#13;&#10;AAAAAAAAAAAAAAAAAAAAAAAAAAAALAAAALwAAAD/AAAA/wAAAP8AAAD/AAAA/wAAAP8AAAD/AAAA&#13;&#10;/wAAAP8AAAD/AAAA/wAAAP8AAAD/AAAA/wAAAK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6AAAA/wAAAP8AAAD/AAAA/wAAAP8AAAD/AAAA/wAAAP8AAAD/AAAA/wAA&#13;&#10;ANcAAAAJAAAAAAAAAAAAAAAAAAAAAAAAAAAAAAAAAAAAAAAAAAAAAAAAAAAAAAAAAAAAAAAAAAAA&#13;&#10;AAAAAAAAAAAAAAAAAAAAAAAAAAAAAAAAAAAAAAAAAABZAAAA6gAAAP8AAAD/AAAA/wAAAP8AAAD/&#13;&#10;AAAA/wAAAP8AAAD/AAAA/wAAAP8AAAD/AAAA/wAAAP8AAAD/AAAA/wAAAL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9AAAAP8AAAD/AAAA/wAAAP8AAAD/AAAA&#13;&#10;/wAAAP8AAAD/AAAA/wAAAPYAAAAkAAAAAAAAAAAAAAAAAAAAAAAAAAAAAAAAAAAAAAAAAAAAAAAA&#13;&#10;AAAAAAAAAAAAAAAAAAAAAAAAAAAAAAAAAAAAAAAAAAAAAAAAAAAAAQAAAH4AAAD9AAAA/wAAAP8A&#13;&#10;AAD/AAAA/wAAAP8AAAD/AAAA/wAAAP8AAAD/AAAA/wAAAP8AAAD/AAAA/wAAAP8AAAD/AAAA/wAA&#13;&#10;AJ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wAAAAP8AAAD/&#13;&#10;AAAA/wAAAP8AAAD/AAAA/wAAAP8AAAD/AAAA/wAAAP8AAABFAAAAAAAAAAAAAAAAAAAAAAAAAAAA&#13;&#10;AAAAAAAAAAAAAAAAAAAAAAAAAAAAAAAAAAAAAAAAAAAAAAAAAAAAAAAAAAAAAAAAAAAEAAAAlAAA&#13;&#10;AP8AAAD/AAAA/wAAAP8AAAD/AAAA/wAAAP8AAAD/AAAA/wAAAP8AAAD/AAAA/wAAAP8AAAD/AAAA&#13;&#10;/wAAAP8AAAD/AAAA/wAAAE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AAAAP8AAAD/AAAA/wAAAP8AAAD/AAAA/wAAAP8AAAD/AAAA/wAAAP8AAACVAAAAAAAA&#13;&#10;AAAAAAAAAAAAAAAAAAAAAAAAAAAAAAAAAAAAAAAAAAAAAAAAAAAAAAAAAAAAAAAAAAAAAAAAAAAA&#13;&#10;AAAAAAMAAACZAAAA/wAAAP8AAAD/AAAA/wAAAP8AAAD/AAAA/wAAAP8AAAD/AAAA/wAAAP8AAAD/&#13;&#10;AAAA/wAAAP8AAAD/AAAA/wAAAP8AAAD/AAAArA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gAAAP8AAAD/AAAA/wAAAP8AAAD/AAAA/wAAAP8AAAD/AAAA&#13;&#10;/wAAAP8AAAD/AAAAfwAAAAAAAAAAAAAAAAAAAAAAAAAAAAAAAAAAAAAAAAAAAAAAAAAAAAAAAAAA&#13;&#10;AAAAAAAAAAAAAAAAAAAAAAAAAIoAAAD/AAAA/wAAAP8AAAD/AAAA/wAAAP8AAAD/AAAA/wAAAP8A&#13;&#10;AAD/AAAA/wAAAP8AAAD/AAAA/wAAAP8AAAD/AAAA/wAAAP8AAACtAAAAE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RQAAAP8AAAD/AAAA/wAAAP8AAAD/&#13;&#10;AAAA/wAAAP8AAAD/AAAA/wAAAP8AAAD/AAAA/wAAAHkAAAAAAAAAAAAAAAAAAAAAAAAAAAAAAAAA&#13;&#10;AAAAAAAAAAAAAAAAAAAAAAAAAAAAAAAAAAAAAAAAaAAAAP8AAAD/AAAA/wAAAP8AAAD/AAAA/wAA&#13;&#10;AP8AAAD/AAAA/wAAAP8AAAD/AAAA/wAAAP8AAAD/AAAA/wAAAP8AAAD/AAAAwwAAAFc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gAAAP4A&#13;&#10;AAD/AAAA/wAAAP8AAAD/AAAA/wAAAP8AAAD/AAAA/wAAAP8AAAD/AAAA/wAAAPwAAABWAAAAAAAA&#13;&#10;AAAAAAAAAAAAAAAAAAAAAAAAAAAAAAAAAAAAAAAAAAAAAAAAAAAAAAA6AAAA9AAAAP8AAAD/AAAA&#13;&#10;/wAAAP8AAAD/AAAA/wAAAP8AAAD/AAAA/wAAAP8AAAD/AAAA/wAAAP8AAAD/AAAA/wAAALAAAABG&#13;&#10;A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gAAAPAAAAD/AAAA/wAAAP8AAAD/AAAA/wAAAP8AAAD/AAAA/wAAAP8AAAD/AAAA&#13;&#10;/wAAAP8AAADtAAAAMAAAAAAAAAAAAAAAAAAAAAAAAAAAAAAAAAAAAAAAAAAAAAAAAAAAAA8AAADR&#13;&#10;AAAA/wAAAP8AAAD/AAAA/wAAAP8AAAD/AAAA/wAAAP8AAAD/AAAA/wAAAP8AAAD/AAAA/wAAAP8A&#13;&#10;AADS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K4AAAD/AAAA/wAAAP8AAAD/AAAA/wAAAP8AAAD/&#13;&#10;AAAA/wAAAP8AAAD/AAAA/wAAAP8AAAD/AAAAxgAAAAkAAAAAAAAAAAAAAAAAAAAAAAAAAAAAAAAA&#13;&#10;AAAAAAAAAAAAAIcAAAD/AAAA/wAAAP8AAAD/AAAA/wAAAP8AAAD/AAAA/wAAAP8AAAD/AAAA/wAA&#13;&#10;AP8AAAD/AAAA/gAAAIwAAAAQ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wAAADoAAAA/wAAAP8A&#13;&#10;AAD/AAAA/wAAAP8AAAD/AAAA/wAAAP8AAAD/AAAA/wAAAP8AAAD/AAAA/wAAAHkAAAAAAAAAAAAA&#13;&#10;AAAAAAAAAAAAAAAAAAAAAAAAAAAALQAAAPMAAAD/AAAA/wAAAP8AAAD/AAAA/wAAAP8AAAD/AAAA&#13;&#10;/wAAAP8AAAD/AAAA/wAAAP8AAADxAAAAY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6AAAA4wAAAP8AAAD/AAAA/wAAAP8AAAD/AAAA/wAAAP8AAAD/AAAA/wAAAP8AAAD/AAAA&#13;&#10;/wAAAPAAAAAlAAAAAAAAAAAAAAAAAAAAAAAAAAAAAAAAAAAApgAAAP8AAAD/AAAA/wAAAP8AAAD/&#13;&#10;AAAA/wAAAP8AAAD/AAAA/wAAAP8AAAD/AAAA/wAAAO4AAAB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wAAANcAAAD/AAAA/wAAAP8AAAD/AAAA/wAAAP8AAAD/&#13;&#10;AAAA/wAAAP8AAAD/AAAA/wAAAP8AAACYAAAAAAAAAAAAAAAAAAAAAAAAAAAAAAAwAAAA+AAAAP8A&#13;&#10;AAD/AAAA/wAAAP8AAAD/AAAA/wAAAP8AAAD/AAAA/wAAAP8AAAD/AAAA8wAAAE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cAAAA/wAAAP8A&#13;&#10;AAD/AAAA/wAAAP8AAAD/AAAA/wAAAP8AAAD/AAAA/wAAAP8AAAD0AAAAKgAAAAAAAAAAAAAAAAAA&#13;&#10;AAAAAACTAAAA/wAAAP8AAAD/AAAA/wAAAP8AAAD/AAAA/wAAAP8AAAD/AAAA/wAAAP8AAAD/AAAA&#13;&#10;Y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7QAAAP8AAAD/AAAA/wAAAP8AAAD/AAAA/wAAAP8AAAD/AAAA/wAAAP8AAAD/AAAA&#13;&#10;igAAAAAAAAAAAAAAAAAAABMAAADmAAAA/wAAAP8AAAD/AAAA/wAAAP8AAAD/AAAA/wAAAP8AAAD/&#13;&#10;AAAA/wAAAP8AAAC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&#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KQAAAAOAAAAAAAAAAAAAAAAAAAAAAAA&#13;&#10;AAAAAAAAAAAAAAAAAAAAAAAAAAAAAAAAAAAAAAAAAAAAAAAAAAAAAAAAAAAAAAAAAAAAAAAAAAAA&#13;&#10;AAAAAAYAAACI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6AAAAgQAAAAMAAAAAAAAA&#13;&#10;AAAAAAAAAAAAAAAAAAAAAAAAAAAAAAAAAAAAAAAAAAAAAAAAAAAAAAAAAAAAAAAAAAAAAAAAAAAA&#13;&#10;AAAAAAAAAAAAAAAAAAAAAAAAAAAAAAAAAAAAXQAAAOg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NsAAABN&#13;&#10;AAAAAAAAAAAAAAAAAAAAAAAAAAAAAAAAAAAAAAAAAAAAAAAAAAAAAAAAAAAAAAAAAAAAAAAAAAAA&#13;&#10;AAAAAAAAAAAAAAAAAAAAAAAAAAAAAAAAAAAAAAAAAAAAAAAAAAAAAAAAAAAAACQAAAC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6AAAAmAAAABgAAAAAAAAAAAAAAAAAAAAAAAAAAAAAAAAAAAAAAAAAAAAAAAAAAAAAAAAAAAAA&#13;&#10;AAAAAAAAAAAAAAAAAAAAAAAAAAAAAAAAAAAAAAAAAAAAAAAAAAAAAAAAAAAAAAAAAAAAAAAAAAAA&#13;&#10;AAAAAAAAAAAAAAAAWgAAANE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AAAAAAAAAAAAAAAAAAAAAAAAAAAAAAA&#13;&#10;AAAAAAAAAAAAAAAAAAAAAAAAAAAAAAAAAAAAAAAAAAAACAAAABIAAAAeAAAAKgAAADQAAAA4AAAA&#13;&#10;PgAAAEMAAABAAAAAOgAAADYAAAAvAAAAIwAAABcAAAAMAAAAAgAAAAAAAAAAAAAAAAAAAAAAAAAA&#13;&#10;AAAAAAAAAAAAAAAAAAAAAAAAAAAAAAAAAAAAAAAAAAAAAAAA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AAAA3Q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kgAAAAAAAAAAAAAAAAAAAAAAAAAAAAAAAAAAAAAAAAAAAAAAAAAAAAAAAAAAAAAAAAAA&#13;&#10;AAAAAAAAAAAAAAAAAAAAAAAAAAAAAAAAAAAAAAAAAAAAAAAAAAAAAAAAAAAAAAAAAAAAAAAAAAAA&#13;&#10;AAAAAAAAAAAAAAAAAAAAAAAAAAAAAAAAAAAAAAAAAAAAAAAAAAAAAAAAAAAAAAAAAAAAAAAAAAAA&#13;&#10;AAAAAAAAAAAAAAAAAAAAAAAAAAAAAAAAAAAAAAAAAAAAAAAwAAAA9Q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AAAAFsAAAAAAAAAAAAAAAAAAAAAAAAAAAAAAAAAAAAAAAAA&#13;&#10;AAAAAAAAAAAAAAAAAAAAAAAAAAAAAAAAAAAAAAAAAAAAAAAAAAAAAAAAAAAAAAAAAAAAAAAAAAAA&#13;&#10;AAAAAAAAAAAAAAAAAAAAAAAAAAAAAAAAAAAAAAAAAAAAAAAAAAAAAAAAAAAAAAAAAAAAAAAAAAAA&#13;&#10;AAAAAAAAAAAAAAAAAAAAAAAAAAAAAAAAAAAAAAAAAAAAAAAAAAAAAAAAAAAAABcAAADLAAAA/w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PYAAABuAAAAAgAAAAAAAAAA&#13;&#10;AAAAAAAAAAAAAAAAAAAAAAAAAAAAAAAAAAAAAAAAAAAAAAAAAAAAAAAAAAAAAAAAAAAAAAAAAAAA&#13;&#10;AAAAAAAAAAAAAAAAAAAAAAAAAAAAAAAAAAAAAAAAAAAAAAAAAAAAAAAAAAAAAAAAAAAAAAAAAAAA&#13;&#10;AAAAAAAAAAAAAAAAAAAAAAAAAAAAAAAAAAAAAAAAAAAAAAAAAAAAAAAAAAAAAAAAAAAAAAAAAAAA&#13;&#10;MQAAAMkAAAD/AAAA/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U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U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U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U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U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B0AAABmAAAAsgAAAOgAAAD/AAAA/wAA&#13;&#10;AP8AAAD/AAAA/wAAAP8AAAD/AAAA/wAAAP8AAAD/AAAA/wAAAP8AAAD/AAAA/wAAAP8AAAD/AAAA&#13;&#10;/wAAAP8AAAD/AAAA/wAAAP8AAAD/AAAA/wAAAP8AAAD/AAAA/wAAAP8AAAD/AAAA/wAAAP8AAAD/&#13;&#10;AAAA/wAAAP8AAAD/AAAA/wAAAPcAAADMAAAAiAAAADgAAAAE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BcAAABNAAAAiwAAAMAAAADpAAAA/wAAAP8AAAD/AAAA/wAAAP8AAAD/AAAA/wAAAP8AAAD/&#13;&#10;AAAA/wAAAP8AAAD/AAAA/wAAAP8AAAD/AAAA/wAAAP8AAAD/AAAA/wAAAP8AAAD/AAAA/wAAAP8A&#13;&#10;AAD/AAAA/wAAAP8AAAD/AAAA9QAAANMAAACjAAAAaAAAACwAAAAE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gAAAAAAAAAA&#13;&#10;AAAAAAAAAAAAAAAAAAAAAAAAAAAAAAAAAAAAAAAAAAAAAAAXAAAAPAAAAGMAAACOAAAAswAAAM8A&#13;&#10;AADjAAAA8wAAAP4AAAD/AAAA/wAAAP8AAAD/AAAA/wAAAP8AAAD/AAAA/wAAAP8AAAD/AAAA/wAA&#13;&#10;AP8AAAD5AAAA6QAAANgAAADAAAAAnwAAAHQAAABMAAAAJQAAAAYAAAAAAAAAAAAAAAAAAAAAAAAA&#13;&#10;AAAAAAAAAAAAAAAAAAAAAAAAAAALAAAA3A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WgAAAAAAAAAAAAAAAAAAAAAAAAAAAAAAAAAAAAAAAAAAAAAAAAAAAAAAAAAAAAAAAAAA&#13;&#10;AAAAAAAAAAAAAAAAAAMAAAAQAAAAIgAAADEAAABAAAAAUQAAAF4AAABkAAAAagAAAHAAAABtAAAA&#13;&#10;ZwAAAGEAAABXAAAARwAAADYAAAApAAAAFwAAAAcAAAAAAAAAAAAAAAAAAAAAAAAAAAAAAAAAAAAA&#13;&#10;AAAAAAAAAAAAAAAAAAAAAAAAAAAAAAAAAAAAAAAAAAAAAAALAAAA3A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WgAAAAAAAAAAAAAAAAAAAAAAAAAAAAAAAAAAAAAAAAAAAAAA&#13;&#10;AAAAAAAAAAAAAAAAAAAAAAAAAAAAAAAAAAAAAAAAAAAAAAAAAAAAAAAAAAAAAAAAAAAAAAAAAAAA&#13;&#10;AAAAAAAAAAAAAAAAAAAAAAAAAAAAAAAAAAAAAAAAAAAAAAAAAAAAAAAAAAAAAAAAAAAAAAAAAAAA&#13;&#10;AAAAAAAAAAAAAAAAAAAAAAAAAAAAAAAAAAAAAAAAAAAAAAAAAAAAAAAAAAAAAAAAAAALAAAA3A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JAAAA2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sAAAD/AAAA/wAAAP8AAAD/AAAA/wAAAP8AAAD/AAAA/wAAAP8AAAD/AAAAf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7wAAAP8AAAD/AAAA/wAAAP8AAAD/AAAA/wAAAP8A&#13;&#10;AAD/AAAA/wAAAP4AAAA0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Co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6QAAAD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oA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eAAAAO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HsAAAD5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L8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DAAAAzQAAAP8AAAD/&#13;&#10;AAAA/wAAAP8AAAD/AAAA/wAAAP8AAAD/AAAA/wAAAP8AAAD/AAAA/wAAAP8AAAD/AAAA/wAAAP8A&#13;&#10;AAD/AAAA/wAAAP8AAAD/AAAA/wAAAP8AAAD/AAAA/wAAAP8AAAD/AAAA/wAAAP8AAAD/AAAA/wAA&#13;&#10;AP8AAAD/AAAA/wAAAP8AAAD/AAAA/wAAAP8AAAD/AAAA/wAAAP8AAAD/AAAA/wAAAP8AAAD/AAAA&#13;&#10;/wAAAP8AAAD/AAAA/wAAAP8AAAD/AAAA/wAAAP8AAAD/AAAA/wAAAP8AAADzAAAAfgAAAA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H4AAADoAAAA/wAAAP8AAAD/AAAA/wAAAP8AAAD/AAAA/wAAAP8AAAD/AAAA/wAA&#13;&#10;AP8AAAD/AAAA/wAAAP8AAAD/AAAA/wAAAP8AAAD/AAAA/wAAAP8AAAD/AAAA/wAAAP8AAAD/AAAA&#13;&#10;/wAAAP8AAAD/AAAA/wAAAP8AAAD/AAAA/wAAAP8AAAD/AAAA/wAAAP8AAAD/AAAA/wAAAP8AAAD/&#13;&#10;AAAA/wAAAP8AAAD/AAAA/wAAAP8AAAD/AAAA/wAAAP8AAAD/AAAA/wAAAP8AAAD/AAAA/gAAALE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AAAAjQAAAOgAAAD/AAAA/wAAAP8AAAD/AAAA&#13;&#10;/wAAAP8AAAD/AAAA/wAAAP8AAAD/AAAA/wAAAP8AAAD/AAAA/wAAAP8AAAD/AAAA/wAAAP8AAAD/&#13;&#10;AAAA/wAAAP8AAAD/AAAA/wAAAP8AAAD/AAAA/wAAAP8AAAD/AAAA/wAAAP8AAAD/AAAA/wAAAP8A&#13;&#10;AAD/AAAA/wAAAP8AAAD/AAAA/wAAAP8AAAD/AAAA/wAAAP8AAAD/AAAA/wAAAP8AAAD/AAAA/wAA&#13;&#10;APwAAAC5AAAAR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sAAABz&#13;&#10;AAAA0AAAAP8AAAD/AAAA/wAAAP8AAAD/AAAA/wAAAP8AAAD/AAAA/wAAAP8AAAD/AAAA/wAAAP8A&#13;&#10;AAD/AAAA/wAAAP8AAAD/AAAA/wAAAP8AAAD/AAAA/wAAAP8AAAD/AAAA/wAAAP8AAAD/AAAA/wAA&#13;&#10;AP8AAAD/AAAA/wAAAP8AAAD/AAAA/wAAAP8AAAD/AAAA/wAAAP8AAAD/AAAA/wAAAP8AAAD/AAAA&#13;&#10;/wAAAP8AAADoAAAAnAAAAD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wAAAD4AAACRAAAA2QAAAP0AAAD/AAAA/wAAAP8AAAD/AAAA/wAA&#13;&#10;AP8AAAD/AAAA/wAAAP8AAAD/AAAA/wAAAP8AAAD/AAAA/wAAAP8AAAD/AAAA/wAAAP8AAAD/AAAA&#13;&#10;/wAAAP8AAAD/AAAA/wAAAP8AAAD/AAAA/wAAAP8AAAD/AAAA/wAAAP8AAAD/AAAA/wAAAP8AAAD/&#13;&#10;AAAA/wAAAP8AAADqAAAAsgAAAF4AAAAZ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AAADcAAAB3AAAA&#13;&#10;twAAAOIAAAD9AAAA/wAAAP8AAAD/AAAA/wAAAP8AAAD/AAAA/wAAAP8AAAD/AAAA/wAAAP8AAAD/&#13;&#10;AAAA/wAAAP8AAAD/AAAA/wAAAP8AAAD/AAAA/wAAAP8AAAD/AAAA/wAAAP8AAAD/AAAA/wAAAP8A&#13;&#10;AAD/AAAA/wAAAO8AAADLAAAAlAAAAFA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EAAAA3AAAAZgAAAJEAAAC4AAAA2gAAAO0AAAD7AAAA/wAAAP8A&#13;&#10;AAD/AAAA/wAAAP8AAAD/AAAA/wAAAP8AAAD/AAAA/wAAAP8AAAD/AAAA/wAAAP8AAAD/AAAA/gAA&#13;&#10;APQAAADhAAAAxgAAAKAAAAB2AAAASAAAAB0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">
                <v:rect id="Rechthoek 88" o:spid="_x0000_s1091" style="position:absolute;width:51885;height:450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" fillcolor="white [3201]" strokecolor="black [3213]" strokeweight="1pt">
                  <v:textbo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v:textbox>
                </v:rect>
                <v:group id="Groep 181" o:spid="_x0000_s1092" style="position:absolute;left:3017;top:1828;width:45712;height:40233" coordsize="45712,402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">
                  <v:shape id="Tekstvak 114" o:spid="_x0000_s1093" type="#_x0000_t202" style="position:absolute;left:17099;width:7124;height:2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" fillcolor="white [3201]" stroked="f" strokeweight=".5pt">
                    <v:textbox inset="0,0,0,0">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v:textbox>
                  </v:shape>
                  <v:shape id="Afbeelding 133" o:spid="_x0000_s1094" type="#_x0000_t75" style="position:absolute;left:17556;top:2286;width:5759;height:5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">
                    <v:imagedata r:id="rId23" o:title=""/>
                  </v:shape>
                  <v:roundrect id="Afgeronde rechthoek 137" o:spid="_x0000_s1095" style="position:absolute;left:6217;top:12161;width:28342;height:1417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44" o:spid="_x0000_s1096" type="#_x0000_t202" style="position:absolute;left:19659;top:24048;width:13707;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" filled="f" stroked="f" strokeweight=".5pt">
                    <v:textbox inset="0,0,0,0">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Node.js application</w:t>
                          </w:r>
                        </w:p>
                      </w:txbxContent>
                    </v:textbox>
                  </v:shape>
                  <v:roundrect id="Afgeronde rechthoek 150" o:spid="_x0000_s1097" style="position:absolute;left:7680;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" fillcolor="#de687b [2134]" strokecolor="#293b3c [1604]" strokeweight="1pt">
                    <v:fill color2="#f4cad1 [758]" rotate="t" angle="45" colors="0 #e99097;.5 #efbcc0;1 #f7dfe0" focus="100%" type="gradient"/>
                    <v:stroke joinstyle="miter"/>
                  </v:roundrect>
                  <v:roundrect id="Afgeronde rechthoek 155" o:spid="_x0000_s1098" style="position:absolute;left:17007;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" fillcolor="#e89c8e [1943]" strokecolor="#293b3c [1604]" strokeweight="1pt">
                    <v:fill color2="#e89c8e [1943]" rotate="t" angle="45" colors="0 #ffbbb0;.5 #fed4cd;1 #fee9e6" focus="100%" type="gradient"/>
                    <v:stroke joinstyle="miter"/>
                  </v:roundrect>
                  <v:roundrect id="Afgeronde rechthoek 156" o:spid="_x0000_s1099" style="position:absolute;left:25968;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" fillcolor="#f2dfa5 [2137]" strokecolor="#293b3c [1604]" strokeweight="1pt">
                    <v:fill color2="#faf4e0 [761]" rotate="t" angle="45" colors="0 #ffeaa3;.5 #fff0c6;1 #fff7e3" focus="100%" type="gradient"/>
                    <v:stroke joinstyle="miter"/>
                  </v:roundrect>
                  <v:shape id="Tekstvak 157" o:spid="_x0000_s1100" type="#_x0000_t202" style="position:absolute;left:8138;top:14264;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" filled="f" stroked="f" strokeweight=".5pt">
                    <v:textbox inset="0,0,0,0">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v:textbox>
                  </v:shape>
                  <v:shape id="Tekstvak 158" o:spid="_x0000_s1101" type="#_x0000_t202" style="position:absolute;left:17373;top:13990;width:6675;height:8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" filled="f" stroked="f" strokeweight=".5pt">
                    <v:textbox inset="0,0,0,0">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v:textbox>
                  </v:shape>
                  <v:shape id="Tekstvak 162" o:spid="_x0000_s1102" type="#_x0000_t202" style="position:absolute;left:26334;top:13898;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" filled="f" stroked="f" strokeweight=".5pt">
                    <v:textbox inset="0,0,0,0">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v:textbox>
                  </v:shape>
                  <v:shape id="Afbeelding 130" o:spid="_x0000_s1103" type="#_x0000_t75" style="position:absolute;left:35935;top:14356;width:6262;height:7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">
                    <v:imagedata r:id="rId24" o:title=""/>
                  </v:shape>
                  <v:shape id="Tekstvak 135" o:spid="_x0000_s1104" type="#_x0000_t202" style="position:absolute;left:35570;top:21579;width:7124;height:47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" fillcolor="white [3201]" stroked="f" strokeweight=".5pt">
                    <v:textbox inset="0,0,0,0">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v:textbox>
                  </v:shape>
                  <v:shape id="Rechte verbindingslijn met pijl 163" o:spid="_x0000_s1105" type="#_x0000_t32" style="position:absolute;left:14996;top:18196;width:20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" strokecolor="#53777a [3204]" strokeweight=".5pt">
                    <v:stroke startarrow="block" endarrow="block" joinstyle="miter"/>
                  </v:shape>
                  <v:shape id="Afbeelding 165" o:spid="_x0000_s1106" type="#_x0000_t75" alt="Afbeeldingsresultaat voor user clipart" style="position:absolute;left:41605;top:31546;width:3035;height:40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">
                    <v:imagedata r:id="rId25" o:title="Afbeeldingsresultaat voor user clipart"/>
                  </v:shape>
                  <v:shape id="Tekstvak 166" o:spid="_x0000_s1107" type="#_x0000_t202" style="position:absolute;left:40873;top:36118;width:4839;height:2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" fillcolor="white [3201]" stroked="f" strokeweight=".5pt">
                    <v:textbox inset="0,0,0,0">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v:textbox>
                  </v:shape>
                  <v:roundrect id="Afgeronde rechthoek 169" o:spid="_x0000_s1108" style="position:absolute;left:27706;top:29535;width:12801;height:106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70" o:spid="_x0000_s1109" type="#_x0000_t202" style="position:absolute;left:29718;top:37673;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" filled="f" stroked="f" strokeweight=".5pt">
                    <v:textbox inset="0,0,0,0">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v:textbox>
                  </v:shape>
                  <v:shape id="Rechte verbindingslijn met pijl 171" o:spid="_x0000_s1110" type="#_x0000_t32" style="position:absolute;left:20756;top:8321;width:0;height:475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" strokecolor="#53777a [3204]" strokeweight=".5pt">
                    <v:stroke startarrow="block" endarrow="block" joinstyle="miter"/>
                  </v:shape>
                  <v:shape id="Afbeelding 172" o:spid="_x0000_s1111" type="#_x0000_t75" style="position:absolute;left:28986;top:31089;width:10058;height:5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" stroked="t" strokecolor="black [3213]" strokeweight=".25pt">
                    <v:imagedata r:id="rId26" o:title="" croptop="11638f" cropbottom="9427f" cropleft="7697f" cropright="8073f"/>
                    <v:path arrowok="t"/>
                  </v:shape>
                  <v:shape id="Rechte verbindingslijn met pijl 173" o:spid="_x0000_s1112" type="#_x0000_t32" style="position:absolute;left:33009;top:23591;width:355;height:74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" strokecolor="#53777a [3204]" strokeweight=".5pt">
                    <v:stroke endarrow="block" joinstyle="miter"/>
                  </v:shape>
                  <v:shape id="Rechte verbindingslijn met pijl 174" o:spid="_x0000_s1113" type="#_x0000_t32" style="position:absolute;left:14996;top:23591;width:13533;height:79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" strokecolor="#53777a [3204]" strokeweight=".5pt">
                    <v:stroke startarrow="block" endarrow="block" joinstyle="miter"/>
                  </v:shape>
                  <v:shape id="Afbeelding 178" o:spid="_x0000_s1114" type="#_x0000_t75" alt="/var/folders/5q/849nfccj54jdss01_12wrvmw0000gn/T/com.microsoft.Word/Content.MSO/69C9D0BB.tmp" style="position:absolute;left:1828;top:28803;width:7316;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">
                    <v:imagedata r:id="rId27" o:title="69C9D0BB" grayscale="t" bilevel="t"/>
                  </v:shape>
                  <v:shape id="Tekstvak 179" o:spid="_x0000_s1115" type="#_x0000_t202" style="position:absolute;top:36210;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" filled="f" stroked="f" strokeweight=".5pt">
                    <v:textbox inset="0,0,0,0">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v:textbox>
                  </v:shape>
                  <v:shape id="Rechte verbindingslijn met pijl 180" o:spid="_x0000_s1116" type="#_x0000_t32" style="position:absolute;left:7132;top:24048;width:2834;height:703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" strokecolor="#53777a [3204]" strokeweight=".5pt">
                    <v:stroke startarrow="block" endarrow="block" joinstyle="miter"/>
                  </v:shape>
                </v:group>
                <w10:anchorlock/>
              </v:group>
            </w:pict>
          </mc:Fallback>
        </mc:AlternateContent>
      </w:r>
    </w:p>
    <w:p w14:paraId="5BA01B35" w14:textId="0CE85F1A" w:rsidR="00D37D2B" w:rsidRDefault="00D37D2B" w:rsidP="00D37D2B">
      <w:pPr>
        <w:pStyle w:val="Bijschrift"/>
        <w:jc w:val="center"/>
      </w:pPr>
      <w:bookmarkStart w:id="79" w:name="_Ref2049368"/>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79"/>
      <w:r>
        <w:t>: High level architecture overview</w:t>
      </w:r>
    </w:p>
    <w:p w14:paraId="535EE9B2" w14:textId="77777777" w:rsidR="00D37D2B" w:rsidRDefault="00D37D2B" w:rsidP="008B7B19"/>
    <w:p w14:paraId="6C42B526" w14:textId="77777777" w:rsidR="008B7B19" w:rsidRDefault="008B7B19" w:rsidP="008B7B19"/>
    <w:p w14:paraId="55CFD8CC" w14:textId="77777777" w:rsidR="00A96B01" w:rsidRDefault="00A94275" w:rsidP="00A96B01">
      <w:pPr>
        <w:keepNext/>
        <w:jc w:val="center"/>
      </w:pPr>
      <w:r>
        <w:rPr>
          <w:noProof/>
        </w:rPr>
        <w:lastRenderedPageBreak/>
        <mc:AlternateContent>
          <mc:Choice Requires="wps">
            <w:drawing>
              <wp:anchor distT="0" distB="0" distL="114300" distR="114300" simplePos="0" relativeHeight="251768832" behindDoc="0" locked="0" layoutInCell="1" allowOverlap="1" wp14:anchorId="6BEAD6C7" wp14:editId="3109FADD">
                <wp:simplePos x="0" y="0"/>
                <wp:positionH relativeFrom="column">
                  <wp:posOffset>3520028</wp:posOffset>
                </wp:positionH>
                <wp:positionV relativeFrom="paragraph">
                  <wp:posOffset>4049843</wp:posOffset>
                </wp:positionV>
                <wp:extent cx="791845" cy="1855694"/>
                <wp:effectExtent l="0" t="0" r="59055" b="36830"/>
                <wp:wrapNone/>
                <wp:docPr id="82" name="Kromme verbindingslijn 82"/>
                <wp:cNvGraphicFramePr/>
                <a:graphic xmlns:a="http://schemas.openxmlformats.org/drawingml/2006/main">
                  <a:graphicData uri="http://schemas.microsoft.com/office/word/2010/wordprocessingShape">
                    <wps:wsp>
                      <wps:cNvCnPr/>
                      <wps:spPr>
                        <a:xfrm>
                          <a:off x="0" y="0"/>
                          <a:ext cx="791845" cy="1855694"/>
                        </a:xfrm>
                        <a:prstGeom prst="curvedConnector3">
                          <a:avLst>
                            <a:gd name="adj1" fmla="val 100174"/>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57B0AD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82" o:spid="_x0000_s1026" type="#_x0000_t38" style="position:absolute;margin-left:277.15pt;margin-top:318.9pt;width:62.35pt;height:146.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" adj="21638" strokecolor="#92d050" strokeweight=".5pt">
                <v:stroke endarrow="block" joinstyle="miter"/>
              </v:shape>
            </w:pict>
          </mc:Fallback>
        </mc:AlternateContent>
      </w:r>
      <w:r>
        <w:rPr>
          <w:noProof/>
        </w:rPr>
        <mc:AlternateContent>
          <mc:Choice Requires="wps">
            <w:drawing>
              <wp:anchor distT="0" distB="0" distL="114300" distR="114300" simplePos="0" relativeHeight="251767808" behindDoc="0" locked="0" layoutInCell="1" allowOverlap="1" wp14:anchorId="6F014D11" wp14:editId="66E9BEE2">
                <wp:simplePos x="0" y="0"/>
                <wp:positionH relativeFrom="column">
                  <wp:posOffset>3130064</wp:posOffset>
                </wp:positionH>
                <wp:positionV relativeFrom="paragraph">
                  <wp:posOffset>1306642</wp:posOffset>
                </wp:positionV>
                <wp:extent cx="981636" cy="2347745"/>
                <wp:effectExtent l="0" t="25400" r="34925" b="14605"/>
                <wp:wrapNone/>
                <wp:docPr id="66" name="Rechte verbindingslijn met pijl 66"/>
                <wp:cNvGraphicFramePr/>
                <a:graphic xmlns:a="http://schemas.openxmlformats.org/drawingml/2006/main">
                  <a:graphicData uri="http://schemas.microsoft.com/office/word/2010/wordprocessingShape">
                    <wps:wsp>
                      <wps:cNvCnPr/>
                      <wps:spPr>
                        <a:xfrm flipV="1">
                          <a:off x="0" y="0"/>
                          <a:ext cx="981636" cy="2347745"/>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CB3F3E" id="Rechte verbindingslijn met pijl 66" o:spid="_x0000_s1026" type="#_x0000_t32" style="position:absolute;margin-left:246.45pt;margin-top:102.9pt;width:77.3pt;height:184.85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" strokecolor="#9437ff" strokeweight=".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28698CF9" wp14:editId="304CD2B2">
                <wp:simplePos x="0" y="0"/>
                <wp:positionH relativeFrom="column">
                  <wp:posOffset>3014345</wp:posOffset>
                </wp:positionH>
                <wp:positionV relativeFrom="paragraph">
                  <wp:posOffset>1925843</wp:posOffset>
                </wp:positionV>
                <wp:extent cx="0" cy="1786890"/>
                <wp:effectExtent l="63500" t="0" r="38100" b="419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689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93087" id="Rechte verbindingslijn met pijl 148" o:spid="_x0000_s1026" type="#_x0000_t32" style="position:absolute;margin-left:237.35pt;margin-top:151.65pt;width:0;height:140.7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" strokecolor="#9437ff" strokeweight=".5pt">
                <v:stroke start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0954858E" wp14:editId="0E3BD467">
                <wp:simplePos x="0" y="0"/>
                <wp:positionH relativeFrom="column">
                  <wp:posOffset>1013497</wp:posOffset>
                </wp:positionH>
                <wp:positionV relativeFrom="paragraph">
                  <wp:posOffset>4264996</wp:posOffset>
                </wp:positionV>
                <wp:extent cx="45719" cy="899646"/>
                <wp:effectExtent l="25400" t="25400" r="43815" b="15240"/>
                <wp:wrapNone/>
                <wp:docPr id="140" name="Rechte verbindingslijn met pijl 140"/>
                <wp:cNvGraphicFramePr/>
                <a:graphic xmlns:a="http://schemas.openxmlformats.org/drawingml/2006/main">
                  <a:graphicData uri="http://schemas.microsoft.com/office/word/2010/wordprocessingShape">
                    <wps:wsp>
                      <wps:cNvCnPr/>
                      <wps:spPr>
                        <a:xfrm flipV="1">
                          <a:off x="0" y="0"/>
                          <a:ext cx="45719" cy="899646"/>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C999C0" id="Rechte verbindingslijn met pijl 140" o:spid="_x0000_s1026" type="#_x0000_t32" style="position:absolute;margin-left:79.8pt;margin-top:335.85pt;width:3.6pt;height:70.8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" strokecolor="#c02942 [3206]"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21BB06F0" wp14:editId="28502FD0">
                <wp:simplePos x="0" y="0"/>
                <wp:positionH relativeFrom="column">
                  <wp:posOffset>1260923</wp:posOffset>
                </wp:positionH>
                <wp:positionV relativeFrom="paragraph">
                  <wp:posOffset>4261260</wp:posOffset>
                </wp:positionV>
                <wp:extent cx="1304365" cy="911075"/>
                <wp:effectExtent l="25400" t="25400" r="16510" b="16510"/>
                <wp:wrapNone/>
                <wp:docPr id="141" name="Rechte verbindingslijn met pijl 141"/>
                <wp:cNvGraphicFramePr/>
                <a:graphic xmlns:a="http://schemas.openxmlformats.org/drawingml/2006/main">
                  <a:graphicData uri="http://schemas.microsoft.com/office/word/2010/wordprocessingShape">
                    <wps:wsp>
                      <wps:cNvCnPr/>
                      <wps:spPr>
                        <a:xfrm flipH="1" flipV="1">
                          <a:off x="0" y="0"/>
                          <a:ext cx="1304365" cy="911075"/>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71338A" id="Rechte verbindingslijn met pijl 141" o:spid="_x0000_s1026" type="#_x0000_t32" style="position:absolute;margin-left:99.3pt;margin-top:335.55pt;width:102.7pt;height:71.75pt;flip:x 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" strokecolor="#00b0f0" strokeweight=".5pt">
                <v:stroke endarrow="block" joinstyle="miter"/>
              </v:shape>
            </w:pict>
          </mc:Fallback>
        </mc:AlternateContent>
      </w:r>
      <w:r>
        <w:rPr>
          <w:noProof/>
        </w:rPr>
        <mc:AlternateContent>
          <mc:Choice Requires="wps">
            <w:drawing>
              <wp:anchor distT="0" distB="0" distL="114300" distR="114300" simplePos="0" relativeHeight="251722752" behindDoc="0" locked="0" layoutInCell="1" allowOverlap="1" wp14:anchorId="0F335930" wp14:editId="2747017A">
                <wp:simplePos x="0" y="0"/>
                <wp:positionH relativeFrom="column">
                  <wp:posOffset>1544432</wp:posOffset>
                </wp:positionH>
                <wp:positionV relativeFrom="paragraph">
                  <wp:posOffset>4143972</wp:posOffset>
                </wp:positionV>
                <wp:extent cx="2120228" cy="1028363"/>
                <wp:effectExtent l="25400" t="25400" r="13970" b="1333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2120228" cy="1028363"/>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5202E5" id="Rechte verbindingslijn met pijl 142" o:spid="_x0000_s1026" type="#_x0000_t32" style="position:absolute;margin-left:121.6pt;margin-top:326.3pt;width:166.95pt;height:80.95pt;flip:x 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" strokecolor="#92d050" strokeweight=".5pt">
                <v:stroke endarrow="block" joinstyle="miter"/>
              </v:shape>
            </w:pict>
          </mc:Fallback>
        </mc:AlternateContent>
      </w:r>
      <w:r>
        <w:rPr>
          <w:noProof/>
        </w:rPr>
        <mc:AlternateContent>
          <mc:Choice Requires="wps">
            <w:drawing>
              <wp:anchor distT="0" distB="0" distL="114300" distR="114300" simplePos="0" relativeHeight="251703296" behindDoc="0" locked="0" layoutInCell="1" allowOverlap="1" wp14:anchorId="4DC18480" wp14:editId="6A1060A9">
                <wp:simplePos x="0" y="0"/>
                <wp:positionH relativeFrom="column">
                  <wp:posOffset>540422</wp:posOffset>
                </wp:positionH>
                <wp:positionV relativeFrom="paragraph">
                  <wp:posOffset>3735369</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A94275" w:rsidRPr="006B42E2" w:rsidRDefault="00A94275"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117" style="position:absolute;left:0;text-align:left;margin-left:42.55pt;margin-top:294.1pt;width:79.55pt;height:41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A94275" w:rsidRPr="006B42E2" w:rsidRDefault="00A94275" w:rsidP="006B42E2">
                      <w:pPr>
                        <w:jc w:val="center"/>
                        <w:rPr>
                          <w:lang w:val="nl-NL"/>
                        </w:rPr>
                      </w:pPr>
                      <w:r>
                        <w:rPr>
                          <w:lang w:val="nl-NL"/>
                        </w:rPr>
                        <w:t>Activity</w:t>
                      </w:r>
                    </w:p>
                  </w:txbxContent>
                </v:textbox>
              </v:oval>
            </w:pict>
          </mc:Fallback>
        </mc:AlternateContent>
      </w:r>
      <w:r>
        <w:rPr>
          <w:noProof/>
        </w:rPr>
        <mc:AlternateContent>
          <mc:Choice Requires="wps">
            <w:drawing>
              <wp:anchor distT="0" distB="0" distL="114300" distR="114300" simplePos="0" relativeHeight="251707392" behindDoc="0" locked="0" layoutInCell="1" allowOverlap="1" wp14:anchorId="4A74F720" wp14:editId="11592E35">
                <wp:simplePos x="0" y="0"/>
                <wp:positionH relativeFrom="column">
                  <wp:posOffset>2323988</wp:posOffset>
                </wp:positionH>
                <wp:positionV relativeFrom="paragraph">
                  <wp:posOffset>3705822</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A94275" w:rsidRPr="006B42E2" w:rsidRDefault="00A94275" w:rsidP="006B42E2">
                            <w:pPr>
                              <w:jc w:val="center"/>
                              <w:rPr>
                                <w:lang w:val="nl-NL"/>
                              </w:rPr>
                            </w:pPr>
                            <w:r>
                              <w:rPr>
                                <w:lang w:val="nl-NL"/>
                              </w:rPr>
                              <w:t>Prediction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118" style="position:absolute;left:0;text-align:left;margin-left:183pt;margin-top:291.8pt;width:94.6pt;height:5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IcL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" fillcolor="#b887ff" strokecolor="#293b3c [1604]" strokeweight="1pt">
                <v:fill color2="#e8dcff" rotate="t" angle="45" colors="0 #b887ff;.5 #d1b6ff;1 #e8dcff" focus="100%" type="gradient"/>
                <v:stroke joinstyle="miter"/>
                <v:textbox>
                  <w:txbxContent>
                    <w:p w14:paraId="30677C59" w14:textId="1177441D" w:rsidR="00A94275" w:rsidRPr="006B42E2" w:rsidRDefault="00A94275" w:rsidP="006B42E2">
                      <w:pPr>
                        <w:jc w:val="center"/>
                        <w:rPr>
                          <w:lang w:val="nl-NL"/>
                        </w:rPr>
                      </w:pPr>
                      <w:r>
                        <w:rPr>
                          <w:lang w:val="nl-NL"/>
                        </w:rPr>
                        <w:t>Prediction Model</w:t>
                      </w:r>
                    </w:p>
                  </w:txbxContent>
                </v:textbox>
              </v:oval>
            </w:pict>
          </mc:Fallback>
        </mc:AlternateContent>
      </w:r>
      <w:r w:rsidR="008F028B">
        <w:rPr>
          <w:noProof/>
        </w:rPr>
        <mc:AlternateContent>
          <mc:Choice Requires="wps">
            <w:drawing>
              <wp:anchor distT="0" distB="0" distL="114300" distR="114300" simplePos="0" relativeHeight="251734016" behindDoc="0" locked="0" layoutInCell="1" allowOverlap="1" wp14:anchorId="445F041E" wp14:editId="254E4F9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FCDCC24" id="Rechte verbindingslijn met pijl 161" o:spid="_x0000_s1026" type="#_x0000_t32" style="position:absolute;margin-left:396.5pt;margin-top:101.5pt;width:0;height:146.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sidR="008F028B">
        <w:rPr>
          <w:noProof/>
        </w:rPr>
        <mc:AlternateContent>
          <mc:Choice Requires="wps">
            <w:drawing>
              <wp:anchor distT="0" distB="0" distL="114300" distR="114300" simplePos="0" relativeHeight="251732992" behindDoc="0" locked="0" layoutInCell="1" allowOverlap="1" wp14:anchorId="356AD35B" wp14:editId="484F3CE0">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BD07B3" id="Rechte verbindingslijn met pijl 160" o:spid="_x0000_s1026" type="#_x0000_t32" style="position:absolute;margin-left:383.45pt;margin-top:109.1pt;width:0;height:138.15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0944" behindDoc="0" locked="0" layoutInCell="1" allowOverlap="1" wp14:anchorId="698129A7" wp14:editId="22DF36FE">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A4C6CD" id="Rechte verbindingslijn met pijl 154" o:spid="_x0000_s1026" type="#_x0000_t32" style="position:absolute;margin-left:294.7pt;margin-top:109.1pt;width:44.35pt;height:141.5pt;flip:y;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D34CF79" wp14:editId="684D6B0A">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91DD3D1" id="Kromme verbindingslijn 145" o:spid="_x0000_s1026" type="#_x0000_t38" style="position:absolute;margin-left:224.4pt;margin-top:300pt;width:119.7pt;height:189.2pt;flip:y;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08416" behindDoc="0" locked="0" layoutInCell="1" allowOverlap="1" wp14:anchorId="73E199AB" wp14:editId="7D104462">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A94275" w:rsidRPr="006B42E2" w:rsidRDefault="00A94275" w:rsidP="006B42E2">
                            <w:pPr>
                              <w:jc w:val="center"/>
                              <w:rPr>
                                <w:lang w:val="nl-NL"/>
                              </w:rPr>
                            </w:pPr>
                            <w:r>
                              <w:rPr>
                                <w:lang w:val="nl-NL"/>
                              </w:rPr>
                              <w:t>Predict Moment</w:t>
                            </w:r>
                            <w:r>
                              <w:rPr>
                                <w:lang w:val="nl-NL"/>
                              </w:rPr>
                              <w:br/>
                              <w:t>for</w:t>
                            </w:r>
                            <w:r>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119" type="#_x0000_t9" style="position:absolute;left:0;text-align:left;margin-left:344.1pt;margin-top:247.25pt;width:87.05pt;height:9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TITAg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" fillcolor="#b887ff" strokecolor="#293b3c [1604]" strokeweight="1pt">
                <v:fill color2="#e8dcff" rotate="t" angle="45" colors="0 #b887ff;.5 #d1b6ff;1 #e8dcff" focus="100%" type="gradient"/>
                <v:textbox inset="0,0,0,0">
                  <w:txbxContent>
                    <w:p w14:paraId="6EE11B75" w14:textId="3AA8AB94" w:rsidR="00A94275" w:rsidRPr="006B42E2" w:rsidRDefault="00A94275" w:rsidP="006B42E2">
                      <w:pPr>
                        <w:jc w:val="center"/>
                        <w:rPr>
                          <w:lang w:val="nl-NL"/>
                        </w:rPr>
                      </w:pPr>
                      <w:r>
                        <w:rPr>
                          <w:lang w:val="nl-NL"/>
                        </w:rPr>
                        <w:t>Predict Moment</w:t>
                      </w:r>
                      <w:r>
                        <w:rPr>
                          <w:lang w:val="nl-NL"/>
                        </w:rPr>
                        <w:br/>
                        <w:t>for</w:t>
                      </w:r>
                      <w:r>
                        <w:rPr>
                          <w:lang w:val="nl-NL"/>
                        </w:rPr>
                        <w:br/>
                        <w:t>Deadline</w:t>
                      </w:r>
                    </w:p>
                  </w:txbxContent>
                </v:textbox>
              </v:shape>
            </w:pict>
          </mc:Fallback>
        </mc:AlternateContent>
      </w:r>
      <w:r w:rsidR="00756CA6">
        <w:rPr>
          <w:noProof/>
        </w:rPr>
        <mc:AlternateContent>
          <mc:Choice Requires="wps">
            <w:drawing>
              <wp:anchor distT="0" distB="0" distL="114300" distR="114300" simplePos="0" relativeHeight="251729920" behindDoc="0" locked="0" layoutInCell="1" allowOverlap="1" wp14:anchorId="3B880C76" wp14:editId="741C5710">
                <wp:simplePos x="0" y="0"/>
                <wp:positionH relativeFrom="column">
                  <wp:posOffset>967902</wp:posOffset>
                </wp:positionH>
                <wp:positionV relativeFrom="paragraph">
                  <wp:posOffset>1321967</wp:posOffset>
                </wp:positionV>
                <wp:extent cx="0" cy="2402958"/>
                <wp:effectExtent l="63500" t="25400" r="38100" b="228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C5D73F" id="Rechte verbindingslijn met pijl 153" o:spid="_x0000_s1026" type="#_x0000_t32" style="position:absolute;margin-left:76.2pt;margin-top:104.1pt;width:0;height:189.2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8896" behindDoc="0" locked="0" layoutInCell="1" allowOverlap="1" wp14:anchorId="5E172CDB" wp14:editId="7E44FD91">
                <wp:simplePos x="0" y="0"/>
                <wp:positionH relativeFrom="column">
                  <wp:posOffset>1775918</wp:posOffset>
                </wp:positionH>
                <wp:positionV relativeFrom="paragraph">
                  <wp:posOffset>1194376</wp:posOffset>
                </wp:positionV>
                <wp:extent cx="0" cy="2040860"/>
                <wp:effectExtent l="63500" t="0" r="38100" b="425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B44ECF" id="Rechte verbindingslijn met pijl 152" o:spid="_x0000_s1026" type="#_x0000_t32" style="position:absolute;margin-left:139.85pt;margin-top:94.05pt;width:0;height:160.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69119FFD" wp14:editId="37C08E26">
                <wp:simplePos x="0" y="0"/>
                <wp:positionH relativeFrom="column">
                  <wp:posOffset>2371400</wp:posOffset>
                </wp:positionH>
                <wp:positionV relativeFrom="paragraph">
                  <wp:posOffset>1736635</wp:posOffset>
                </wp:positionV>
                <wp:extent cx="0" cy="1499191"/>
                <wp:effectExtent l="63500" t="25400" r="38100" b="127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7B8395" id="Rechte verbindingslijn met pijl 151" o:spid="_x0000_s1026" type="#_x0000_t32" style="position:absolute;margin-left:186.7pt;margin-top:136.75pt;width:0;height:118.0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19680" behindDoc="0" locked="0" layoutInCell="1" allowOverlap="1" wp14:anchorId="42DF6DB2" wp14:editId="711A25FD">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t>prediction</w:t>
                            </w:r>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120" type="#_x0000_t4" style="position:absolute;left:0;text-align:left;margin-left:157.4pt;margin-top:73.8pt;width:136.45pt;height:85.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" fillcolor="#f2dfa5 [2137]" strokecolor="#293b3c [1604]" strokeweight="1pt">
                <v:fill color2="#faf4e0 [761]" rotate="t" angle="45" colors="0 #ffeaa3;.5 #fff0c6;1 #fff7e3" focus="100%" type="gradient"/>
                <v:textbox inset="0,0,0,0">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t>prediction</w:t>
                      </w:r>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v:textbox>
              </v:shape>
            </w:pict>
          </mc:Fallback>
        </mc:AlternateContent>
      </w:r>
      <w:r w:rsidR="00756CA6">
        <w:rPr>
          <w:noProof/>
        </w:rPr>
        <mc:AlternateContent>
          <mc:Choice Requires="wps">
            <w:drawing>
              <wp:anchor distT="0" distB="0" distL="114300" distR="114300" simplePos="0" relativeHeight="251715584" behindDoc="0" locked="0" layoutInCell="1" allowOverlap="1" wp14:anchorId="132A7444" wp14:editId="1330411E">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121" type="#_x0000_t4" style="position:absolute;left:0;text-align:left;margin-left:32.6pt;margin-top:32.95pt;width:136.45pt;height:85.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" fillcolor="#f2dfa5 [2137]" strokecolor="#293b3c [1604]" strokeweight="1pt">
                <v:fill color2="#faf4e0 [761]" rotate="t" angle="45" colors="0 #ffeaa3;.5 #fff0c6;1 #fff7e3" focus="100%" type="gradient"/>
                <v:textbox inset="0,3mm,0,0">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2F2CF7DE" wp14:editId="3D3EC615">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A94275" w:rsidRPr="00475B51" w:rsidRDefault="00A94275" w:rsidP="00475B51">
                            <w:pPr>
                              <w:jc w:val="center"/>
                              <w:rPr>
                                <w:lang w:val="nl-NL"/>
                              </w:rPr>
                            </w:pPr>
                            <w:r>
                              <w:rPr>
                                <w:lang w:val="nl-NL"/>
                              </w:rPr>
                              <w:t>Recalculat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122" style="position:absolute;left:0;text-align:left;margin-left:299.7pt;margin-top:468.25pt;width:78.55pt;height: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JRgDzg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A94275" w:rsidRPr="00475B51" w:rsidRDefault="00A94275" w:rsidP="00475B51">
                      <w:pPr>
                        <w:jc w:val="center"/>
                        <w:rPr>
                          <w:lang w:val="nl-NL"/>
                        </w:rPr>
                      </w:pPr>
                      <w:r>
                        <w:rPr>
                          <w:lang w:val="nl-NL"/>
                        </w:rPr>
                        <w:t>Recalculate model</w:t>
                      </w:r>
                    </w:p>
                  </w:txbxContent>
                </v:textbox>
              </v:roundrect>
            </w:pict>
          </mc:Fallback>
        </mc:AlternateContent>
      </w:r>
      <w:r w:rsidR="00756CA6">
        <w:rPr>
          <w:noProof/>
        </w:rPr>
        <mc:AlternateContent>
          <mc:Choice Requires="wps">
            <w:drawing>
              <wp:anchor distT="0" distB="0" distL="114300" distR="114300" simplePos="0" relativeHeight="251723776" behindDoc="0" locked="0" layoutInCell="1" allowOverlap="1" wp14:anchorId="5510950E" wp14:editId="2C41F796">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3B36529" id="Rechte verbindingslijn met pijl 143" o:spid="_x0000_s1026" type="#_x0000_t32" style="position:absolute;margin-left:307.3pt;margin-top:286.6pt;width:54.4pt;height:120.55pt;flip:x y;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17632" behindDoc="0" locked="0" layoutInCell="1" allowOverlap="1" wp14:anchorId="57E0516B" wp14:editId="79C3F4CE">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t>selection</w:t>
                            </w:r>
                            <w:r>
                              <w:rPr>
                                <w:lang w:val="nl-NL"/>
                              </w:rPr>
                              <w:br/>
                              <w:t>(Markov)</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123" type="#_x0000_t4" style="position:absolute;left:0;text-align:left;margin-left:295pt;margin-top:38.25pt;width:136.45pt;height:85.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H08+Q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" fillcolor="#f2dfa5 [2137]" strokecolor="#293b3c [1604]" strokeweight="1pt">
                <v:fill color2="#faf4e0 [761]" rotate="t" angle="45" colors="0 #ffeaa3;.5 #fff0c6;1 #fff7e3" focus="100%" type="gradient"/>
                <v:textbox inset="0,0,0,0">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t>selection</w:t>
                      </w:r>
                      <w:r>
                        <w:rPr>
                          <w:lang w:val="nl-NL"/>
                        </w:rPr>
                        <w:br/>
                        <w:t>(Markov)</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2512" behindDoc="0" locked="0" layoutInCell="1" allowOverlap="1" wp14:anchorId="4A32EFA3" wp14:editId="6D936F54">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r>
                              <w:rPr>
                                <w:lang w:val="nl-NL"/>
                                <w14:textOutline w14:w="9525" w14:cap="rnd" w14:cmpd="sng" w14:algn="ctr">
                                  <w14:solidFill>
                                    <w14:schemeClr w14:val="accent6"/>
                                  </w14:solidFill>
                                  <w14:prstDash w14:val="solid"/>
                                  <w14:bevel/>
                                </w14:textOutline>
                              </w:rPr>
                              <w:t>Metho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124" type="#_x0000_t202" style="position:absolute;left:0;text-align:left;margin-left:344.35pt;margin-top:2.2pt;width:87.05pt;height:24.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" filled="f" stroked="f" strokeweight=".5pt">
                <v:textbo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r>
                        <w:rPr>
                          <w:lang w:val="nl-NL"/>
                          <w14:textOutline w14:w="9525" w14:cap="rnd" w14:cmpd="sng" w14:algn="ctr">
                            <w14:solidFill>
                              <w14:schemeClr w14:val="accent6"/>
                            </w14:solidFill>
                            <w14:prstDash w14:val="solid"/>
                            <w14:bevel/>
                          </w14:textOutline>
                        </w:rPr>
                        <w:t>Methods</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0464" behindDoc="0" locked="0" layoutInCell="1" allowOverlap="1" wp14:anchorId="758DBE8C" wp14:editId="4C22EA51">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09D07" id="Rechthoek 132" o:spid="_x0000_s1026" style="position:absolute;margin-left:26pt;margin-top:26.25pt;width:408.55pt;height:14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05344" behindDoc="0" locked="0" layoutInCell="1" allowOverlap="1" wp14:anchorId="5F7F06BC" wp14:editId="7284088E">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A94275" w:rsidRPr="006B42E2" w:rsidRDefault="00A94275"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125" style="position:absolute;left:0;text-align:left;margin-left:128.35pt;margin-top:250.85pt;width:79.55pt;height:4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3A6DCB22" w14:textId="446F9D49" w:rsidR="00A94275" w:rsidRPr="006B42E2" w:rsidRDefault="00A94275"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1248" behindDoc="0" locked="0" layoutInCell="1" allowOverlap="1" wp14:anchorId="434758DD" wp14:editId="4E49155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A94275" w:rsidRPr="006B42E2" w:rsidRDefault="00A94275"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126" style="position:absolute;left:0;text-align:left;margin-left:265.4pt;margin-top:250.6pt;width:54.4pt;height:4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68CE2B0E" w14:textId="5F34AAA6" w:rsidR="00A94275" w:rsidRPr="006B42E2" w:rsidRDefault="00A94275"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0224" behindDoc="0" locked="0" layoutInCell="1" allowOverlap="1" wp14:anchorId="423CEF09" wp14:editId="64C477D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27" type="#_x0000_t202" style="position:absolute;left:0;text-align:left;margin-left:334.3pt;margin-top:214.9pt;width:87.05pt;height:24.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j9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o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Wrj9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698176" behindDoc="0" locked="0" layoutInCell="1" allowOverlap="1" wp14:anchorId="24DCD5F9" wp14:editId="6036F0D0">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28" type="#_x0000_t202" style="position:absolute;left:0;text-align:left;margin-left:274.8pt;margin-top:214.75pt;width:87.05pt;height:24.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7X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p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cr7X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4080" behindDoc="0" locked="0" layoutInCell="1" allowOverlap="1" wp14:anchorId="09326463" wp14:editId="36C136C0">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29" type="#_x0000_t202" style="position:absolute;left:0;text-align:left;margin-left:316.65pt;margin-top:193.05pt;width:87.05pt;height:24.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6s8Mg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" filled="f" stroked="f" strokeweight=".5pt">
                <v:textbo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27BFE95" wp14:editId="2D5E3FC3">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256987" id="Rechthoek 122" o:spid="_x0000_s1026" style="position:absolute;margin-left:334.05pt;margin-top:217.1pt;width:100.45pt;height:143.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0F0FD061" wp14:editId="13C0F7C8">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0FBB8C" id="Rechthoek 119" o:spid="_x0000_s1026" style="position:absolute;margin-left:26pt;margin-top:217.1pt;width:308.1pt;height:14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1008" behindDoc="0" locked="0" layoutInCell="1" allowOverlap="1" wp14:anchorId="41E5B17C" wp14:editId="6CEE6242">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t>activity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30" style="position:absolute;left:0;text-align:left;margin-left:46.9pt;margin-top:407.15pt;width:66.9pt;height:65.3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eyW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xaUQ3ipa22uMoY+On&#13;&#10;4QuOXyscohsW4I55JDWcOyRquMWP1HZbUtuuKKmt//WaPOoj1+ApJVskyZKGn2vmcb70F4MDNB1O&#13;&#10;JpFV02ZyfDrCjT88WR6emHVzaXHChvgkOJ6WUR90t5TeNk/I54sYFY+Y4Ri7pBx8t7mETN74InCx&#13;&#10;WCQ1ZFLH4MY8ON6NeuSHx90T865lEkAK+mY7QmWzF1ySdWOJjF2swUqV+vQZ17YEyMKpl9oXI9L8&#13;&#10;4T5pPb9r89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AqEeyW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t>activity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8960" behindDoc="0" locked="0" layoutInCell="1" allowOverlap="1" wp14:anchorId="6EF0512F" wp14:editId="103C7D6F">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A94275" w:rsidRPr="00475B51" w:rsidRDefault="00A94275" w:rsidP="006B42E2">
                            <w:pPr>
                              <w:jc w:val="center"/>
                              <w:rPr>
                                <w:lang w:val="nl-NL"/>
                              </w:rPr>
                            </w:pPr>
                            <w:r>
                              <w:rPr>
                                <w:lang w:val="nl-NL"/>
                              </w:rPr>
                              <w:t>Perform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31" style="position:absolute;left:0;text-align:left;margin-left:157.7pt;margin-top:465.15pt;width:66.9pt;height:46.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GMeptQ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A94275" w:rsidRPr="00475B51" w:rsidRDefault="00A94275" w:rsidP="006B42E2">
                      <w:pPr>
                        <w:jc w:val="center"/>
                        <w:rPr>
                          <w:lang w:val="nl-NL"/>
                        </w:rPr>
                      </w:pPr>
                      <w:r>
                        <w:rPr>
                          <w:lang w:val="nl-NL"/>
                        </w:rPr>
                        <w:t>Perform testing</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6912" behindDoc="0" locked="0" layoutInCell="1" allowOverlap="1" wp14:anchorId="19412619" wp14:editId="7BA4BDBF">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A94275" w:rsidRPr="00475B51" w:rsidRDefault="00A94275"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32" style="position:absolute;left:0;text-align:left;margin-left:157.7pt;margin-top:407.4pt;width:66.9pt;height:46.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HWTdyk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A94275" w:rsidRPr="00475B51" w:rsidRDefault="00A94275"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543D3C36" wp14:editId="7A1051F4">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A94275" w:rsidRPr="00475B51" w:rsidRDefault="00A94275"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33" style="position:absolute;left:0;text-align:left;margin-left:354.95pt;margin-top:407.15pt;width:61.1pt;height:46.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d6R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zqN7RFEK6ie&#13;&#10;cHax0+O0uZZfKpyaK+b8LbPIYsh3yMz+BhepYVdS6HaU1GB/vCYP+kgueEvJDlmxpO77hlkcKP3Z&#13;&#10;4MScFONxoNF4GE9mIzzYw5vV4Y3ZNOeAQ4XEgq+L26Dvdb+VFppHJPBliIpXzHCMXVLubX8494mt&#13;&#10;8RfAxXIZ1ZA6W+avzH3L+9kOhPCwf2S27ajDI+dcQ8+gbP6CPJJuKJGB5caDVLFPn3HtSoC0G3up&#13;&#10;+0UEXj88R63nH9niJwA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Bzxd6R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A94275" w:rsidRPr="00475B51" w:rsidRDefault="00A94275"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512E4FD7" wp14:editId="5F24EA5C">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A94275" w:rsidRPr="00475B51" w:rsidRDefault="00A94275"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34" style="position:absolute;left:0;text-align:left;margin-left:257.05pt;margin-top:407.15pt;width:66.9pt;height:46.0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Jjv1ig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A94275" w:rsidRPr="00475B51" w:rsidRDefault="00A94275"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7696" behindDoc="0" locked="0" layoutInCell="1" allowOverlap="1" wp14:anchorId="5E97CCC4" wp14:editId="263FBAD8">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A94275" w:rsidRPr="00475B51" w:rsidRDefault="00A94275" w:rsidP="00475B51">
                            <w:pPr>
                              <w:jc w:val="center"/>
                              <w:rPr>
                                <w:lang w:val="nl-NL"/>
                              </w:rPr>
                            </w:pPr>
                            <w:r>
                              <w:rPr>
                                <w:lang w:val="nl-NL"/>
                              </w:rPr>
                              <w:t xml:space="preserve">3rd Party </w:t>
                            </w:r>
                            <w:r>
                              <w:rPr>
                                <w:lang w:val="nl-NL"/>
                              </w:rPr>
                              <w:br/>
                              <w:t>Implement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35" type="#_x0000_t202" style="position:absolute;left:0;text-align:left;margin-left:32.65pt;margin-top:530.25pt;width:96.3pt;height:4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DtcCVQNQIAAF0EAAAOAAAA&#13;&#10;AAAAAAAAAAAAAC4CAABkcnMvZTJvRG9jLnhtbFBLAQItABQABgAIAAAAIQC41IEb5gAAABEBAAAP&#13;&#10;AAAAAAAAAAAAAAAAAI8EAABkcnMvZG93bnJldi54bWxQSwUGAAAAAAQABADzAAAAogUAAAAA&#13;&#10;" filled="f" stroked="f" strokeweight=".5pt">
                <v:textbox>
                  <w:txbxContent>
                    <w:p w14:paraId="41B46838" w14:textId="0FF526FB" w:rsidR="00A94275" w:rsidRPr="00475B51" w:rsidRDefault="00A94275" w:rsidP="00475B51">
                      <w:pPr>
                        <w:jc w:val="center"/>
                        <w:rPr>
                          <w:lang w:val="nl-NL"/>
                        </w:rPr>
                      </w:pPr>
                      <w:r>
                        <w:rPr>
                          <w:lang w:val="nl-NL"/>
                        </w:rPr>
                        <w:t xml:space="preserve">3rd Party </w:t>
                      </w:r>
                      <w:r>
                        <w:rPr>
                          <w:lang w:val="nl-NL"/>
                        </w:rPr>
                        <w:br/>
                        <w:t>Implementations</w:t>
                      </w:r>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5648" behindDoc="0" locked="0" layoutInCell="1" allowOverlap="1" wp14:anchorId="2BDE6E74" wp14:editId="75EFA7C3">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A94275" w:rsidRPr="00475B51" w:rsidRDefault="00A94275" w:rsidP="00475B51">
                            <w:pPr>
                              <w:jc w:val="center"/>
                              <w:rPr>
                                <w:lang w:val="nl-NL"/>
                              </w:rPr>
                            </w:pPr>
                            <w:r>
                              <w:rPr>
                                <w:lang w:val="nl-NL"/>
                              </w:rPr>
                              <w:t>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36" type="#_x0000_t202" style="position:absolute;left:0;text-align:left;margin-left:151.8pt;margin-top:536.35pt;width:79.55pt;height:3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Cs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s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C+3UCsNAIAAF0EAAAOAAAA&#13;&#10;AAAAAAAAAAAAAC4CAABkcnMvZTJvRG9jLnhtbFBLAQItABQABgAIAAAAIQDovFC35wAAABIBAAAP&#13;&#10;AAAAAAAAAAAAAAAAAI4EAABkcnMvZG93bnJldi54bWxQSwUGAAAAAAQABADzAAAAogUAAAAA&#13;&#10;" filled="f" stroked="f" strokeweight=".5pt">
                <v:textbox>
                  <w:txbxContent>
                    <w:p w14:paraId="5B3F8BBD" w14:textId="77DE95DC" w:rsidR="00A94275" w:rsidRPr="00475B51" w:rsidRDefault="00A94275" w:rsidP="00475B51">
                      <w:pPr>
                        <w:jc w:val="center"/>
                        <w:rPr>
                          <w:lang w:val="nl-NL"/>
                        </w:rPr>
                      </w:pPr>
                      <w:r>
                        <w:rPr>
                          <w:lang w:val="nl-NL"/>
                        </w:rPr>
                        <w:t>Testing</w:t>
                      </w:r>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3600" behindDoc="0" locked="0" layoutInCell="1" allowOverlap="1" wp14:anchorId="65ADC39A" wp14:editId="0603E5FF">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A94275" w:rsidRPr="00475B51" w:rsidRDefault="00A94275">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37" type="#_x0000_t202" style="position:absolute;left:0;text-align:left;margin-left:324pt;margin-top:540.3pt;width:79.55pt;height:3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CyOIKcNAIAAF0EAAAOAAAA&#13;&#10;AAAAAAAAAAAAAC4CAABkcnMvZTJvRG9jLnhtbFBLAQItABQABgAIAAAAIQBcnR2A5wAAABIBAAAP&#13;&#10;AAAAAAAAAAAAAAAAAI4EAABkcnMvZG93bnJldi54bWxQSwUGAAAAAAQABADzAAAAogUAAAAA&#13;&#10;" filled="f" stroked="f" strokeweight=".5pt">
                <v:textbox>
                  <w:txbxContent>
                    <w:p w14:paraId="22986A61" w14:textId="1F3BF85B" w:rsidR="00A94275" w:rsidRPr="00475B51" w:rsidRDefault="00A94275">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2576" behindDoc="0" locked="0" layoutInCell="1" allowOverlap="1" wp14:anchorId="363AAE77" wp14:editId="5E9B0861">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28" cstate="print">
                      <a:duotone>
                        <a:schemeClr val="accent1">
                          <a:shade val="45000"/>
                          <a:satMod val="135000"/>
                        </a:schemeClr>
                        <a:prstClr val="white"/>
                      </a:duotone>
                      <a:extLst>
                        <a:ext uri="{BEBA8EAE-BF5A-486C-A8C5-ECC9F3942E4B}">
                          <a14:imgProps xmlns:a14="http://schemas.microsoft.com/office/drawing/2010/main">
                            <a14:imgLayer r:embed="rId29">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1552" behindDoc="0" locked="0" layoutInCell="1" allowOverlap="1" wp14:anchorId="72413FA8" wp14:editId="7C9D5989">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r w:rsidRPr="00475B51">
                              <w:rPr>
                                <w:lang w:val="nl-NL"/>
                                <w14:textOutline w14:w="9525" w14:cap="rnd" w14:cmpd="sng" w14:algn="ctr">
                                  <w14:solidFill>
                                    <w14:srgbClr w14:val="92D050"/>
                                  </w14:solidFill>
                                  <w14:prstDash w14:val="solid"/>
                                  <w14:bevel/>
                                </w14:textOutline>
                              </w:rPr>
                              <w:t>Fronte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38" type="#_x0000_t202" style="position:absolute;left:0;text-align:left;margin-left:372.55pt;margin-top:382.55pt;width:87.05pt;height:24.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ppN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Fx6mk01AgAAXQQAAA4AAAAA&#13;&#10;AAAAAAAAAAAALgIAAGRycy9lMm9Eb2MueG1sUEsBAi0AFAAGAAgAAAAhANLRdYDlAAAAEAEAAA8A&#13;&#10;AAAAAAAAAAAAAAAAjwQAAGRycy9kb3ducmV2LnhtbFBLBQYAAAAABAAEAPMAAAChBQAAAAA=&#13;&#10;" filled="f" stroked="f" strokeweight=".5pt">
                <v:textbo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r w:rsidRPr="00475B51">
                        <w:rPr>
                          <w:lang w:val="nl-NL"/>
                          <w14:textOutline w14:w="9525" w14:cap="rnd" w14:cmpd="sng" w14:algn="ctr">
                            <w14:solidFill>
                              <w14:srgbClr w14:val="92D050"/>
                            </w14:solidFill>
                            <w14:prstDash w14:val="solid"/>
                            <w14:bevel/>
                          </w14:textOutline>
                        </w:rPr>
                        <w:t>Frontend</w:t>
                      </w:r>
                    </w:p>
                  </w:txbxContent>
                </v:textbox>
              </v:shape>
            </w:pict>
          </mc:Fallback>
        </mc:AlternateContent>
      </w:r>
      <w:r w:rsidR="00475B51">
        <w:rPr>
          <w:noProof/>
        </w:rPr>
        <mc:AlternateContent>
          <mc:Choice Requires="wps">
            <w:drawing>
              <wp:anchor distT="0" distB="0" distL="114300" distR="114300" simplePos="0" relativeHeight="251670528" behindDoc="0" locked="0" layoutInCell="1" allowOverlap="1" wp14:anchorId="183C4CE3" wp14:editId="3B80D6FA">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396FC1C5" id="Afgeronde rechthoek 102" o:spid="_x0000_s1026" style="position:absolute;margin-left:245.3pt;margin-top:382.85pt;width:189.2pt;height:147.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68480" behindDoc="0" locked="0" layoutInCell="1" allowOverlap="1" wp14:anchorId="7B2ADFDE" wp14:editId="58C4188C">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7372F41" id="Afgeronde rechthoek 101" o:spid="_x0000_s1026" style="position:absolute;margin-left:135.85pt;margin-top:383.1pt;width:109.65pt;height:147.3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66432" behindDoc="0" locked="0" layoutInCell="1" allowOverlap="1" wp14:anchorId="10F928DA" wp14:editId="75EEA9FE">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A94275" w:rsidRDefault="00A94275"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39" style="position:absolute;left:0;text-align:left;margin-left:25.95pt;margin-top:382.85pt;width:109.65pt;height:147.35pt;z-index:25166643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Ksr6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2Sw6Gb9WUO6oExD6EfFO3taU0Dvhw4NAmgnqDprz&#13;&#10;8J0ObaAtOAwUZxXgr0P/UZ5albictTRjBfc/NwIVZ+abpSa+yE9O4lCmx8np2ZQe+J6zes+xm+Ya&#13;&#10;qLI5bRQnExnlg9mTGqF5oXWwjFaJJawk2wUPe/I69JNP60Sq5TIJ0Rg6Ee7sk5NRdUxzbKTn7kWg&#13;&#10;G5owUP/ew34axfxDG/ayEWlhuQmg69Sjb1kdCkAjnFp9WDdxR7x/J6m3pbj4DQ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vCrK+o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A94275" w:rsidRDefault="00A94275" w:rsidP="00475B51">
                      <w:pPr>
                        <w:jc w:val="left"/>
                      </w:pPr>
                    </w:p>
                  </w:txbxContent>
                </v:textbox>
              </v:roundrect>
            </w:pict>
          </mc:Fallback>
        </mc:AlternateContent>
      </w:r>
      <w:r w:rsidR="0019618C">
        <w:rPr>
          <w:noProof/>
        </w:rPr>
        <mc:AlternateContent>
          <mc:Choice Requires="wps">
            <w:drawing>
              <wp:inline distT="0" distB="0" distL="0" distR="0" wp14:anchorId="5F0DAC5B" wp14:editId="5FFC6E22">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40"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FDPyo2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v:textbox>
                <w10:anchorlock/>
              </v:rect>
            </w:pict>
          </mc:Fallback>
        </mc:AlternateContent>
      </w:r>
    </w:p>
    <w:p w14:paraId="6F854872" w14:textId="2B181895" w:rsidR="0019618C" w:rsidRDefault="00A96B01" w:rsidP="00A96B01">
      <w:pPr>
        <w:pStyle w:val="Bijschrift"/>
        <w:jc w:val="center"/>
      </w:pPr>
      <w:bookmarkStart w:id="80" w:name="_Ref2050132"/>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80"/>
      <w:r>
        <w:t>: Low level architecture overview</w:t>
      </w:r>
    </w:p>
    <w:p w14:paraId="771A3E62" w14:textId="44D83C53" w:rsidR="00E01E96" w:rsidRDefault="00E01E96">
      <w:pPr>
        <w:jc w:val="left"/>
      </w:pPr>
      <w:r>
        <w:br w:type="page"/>
      </w:r>
    </w:p>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r w:rsidR="005C2A9F">
        <w:t>NotiVal</w:t>
      </w:r>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in itself is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0AF02E44" w14:textId="4FC87AE3" w:rsidR="00447437" w:rsidRDefault="00447437" w:rsidP="00447437">
      <w:pPr>
        <w:pStyle w:val="Kop4"/>
      </w:pPr>
      <w:r>
        <w:lastRenderedPageBreak/>
        <w:t>Analyzing starting times</w:t>
      </w:r>
    </w:p>
    <w:p w14:paraId="3F06D393" w14:textId="7A676C05" w:rsidR="00C755B5" w:rsidRDefault="00EE7725" w:rsidP="001A6F4A">
      <w:r>
        <w:t xml:space="preserve">The third major aspect of the implementation is its clustering. </w:t>
      </w:r>
      <w:r w:rsidR="00447437">
        <w:t>In order to cluster by starting times, these times had to be converted from a date into a number corresponding to the time on the day. The simplest solution was to use the number of minutes since midnigh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335D229" w14:textId="29D317AC" w:rsidR="00D3030F" w:rsidRDefault="00D3030F" w:rsidP="00D3030F">
      <w:pPr>
        <w:pStyle w:val="Kop3"/>
      </w:pPr>
      <w:r>
        <w:t>Prediction models</w:t>
      </w:r>
    </w:p>
    <w:p w14:paraId="091672F3" w14:textId="32907DBC"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1A6F4A">
        <w:t>A</w:t>
      </w:r>
      <w:r w:rsidR="00C755B5">
        <w:t xml:space="preserve"> similar procedure and similar parameters were used as described in the paper by Nazerfard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55997F73" w14:textId="649D5A68" w:rsidR="00447437" w:rsidRDefault="00204063" w:rsidP="001A6F4A">
      <w:pPr>
        <w:pStyle w:val="Kop3"/>
      </w:pPr>
      <w:r>
        <w:t xml:space="preserve">The appropriate time – </w:t>
      </w:r>
      <w:r w:rsidR="00035A0C">
        <w:t>implementation</w:t>
      </w:r>
    </w:p>
    <w:p w14:paraId="30B0B056" w14:textId="67805C5E"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w:t>
      </w:r>
      <w:r w:rsidR="001A6F4A">
        <w:t>.</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lastRenderedPageBreak/>
        <w:t>Conclusio</w:t>
      </w:r>
      <w:r w:rsidR="00B930DF">
        <w:t>n</w:t>
      </w:r>
    </w:p>
    <w:p w14:paraId="09800C64" w14:textId="2C3A737A"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r w:rsidR="001A6F4A">
        <w:t>data structure</w:t>
      </w:r>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81" w:name="_Toc536792999"/>
      <w:bookmarkStart w:id="82" w:name="_Toc927539"/>
      <w:bookmarkStart w:id="83" w:name="_Ref1099329"/>
      <w:bookmarkStart w:id="84" w:name="_Ref1099335"/>
      <w:r>
        <w:t>Experimentation</w:t>
      </w:r>
      <w:bookmarkEnd w:id="81"/>
      <w:bookmarkEnd w:id="82"/>
      <w:bookmarkEnd w:id="83"/>
      <w:bookmarkEnd w:id="84"/>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48BA37B3"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bookmarkStart w:id="85" w:name="_Ref2051312"/>
      <w:r>
        <w:t>Introduction</w:t>
      </w:r>
      <w:bookmarkEnd w:id="85"/>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64427473" w:rsidR="00715228" w:rsidRDefault="009A5BEC" w:rsidP="00715228">
      <w:r>
        <w:t xml:space="preserve">How to increase user values? </w:t>
      </w:r>
      <w:r w:rsidR="005F5FE5">
        <w:t xml:space="preserve">This increase in user values consisted of two parts: the gains invoked by remembering and the losses invoked by the nuisance of the notification. </w:t>
      </w:r>
      <w:r w:rsidR="005F5FE5"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766AF619" w:rsidR="0014440D" w:rsidRDefault="0014440D" w:rsidP="00715228">
      <w:r>
        <w:t xml:space="preserve">As no sufficing, existing, smart reminder system existed, it was built from scratch. As such, no absolute measure of performance could be introduced. However, a scenario was introduced that would analyze the performance of just the predictive model. </w:t>
      </w:r>
      <w:r w:rsidRPr="0014440D">
        <w:t xml:space="preserve">Consequently, the value-based approaches could be tested and compared to the baseline to show </w:t>
      </w:r>
      <w:r>
        <w:t>possible improvements in results.</w:t>
      </w:r>
      <w:r w:rsidR="00C30F6E">
        <w:t xml:space="preserve"> This way, a clear baseline was established and subsequently the effect of values could be comparatively tested. This was further illustrated in Figure </w:t>
      </w:r>
      <w:r w:rsidR="00C30F6E">
        <w:fldChar w:fldCharType="begin"/>
      </w:r>
      <w:r w:rsidR="00C30F6E">
        <w:instrText xml:space="preserve"> REF _Ref2051312 \r \h </w:instrText>
      </w:r>
      <w:r w:rsidR="00C30F6E">
        <w:fldChar w:fldCharType="separate"/>
      </w:r>
      <w:r w:rsidR="00C30F6E">
        <w:t>5.1</w:t>
      </w:r>
      <w:r w:rsidR="00C30F6E">
        <w:fldChar w:fldCharType="end"/>
      </w:r>
      <w:r w:rsidR="00C30F6E">
        <w:t>.</w:t>
      </w:r>
    </w:p>
    <w:p w14:paraId="0196080C" w14:textId="77777777" w:rsidR="00C30F6E" w:rsidRDefault="00C30F6E" w:rsidP="00C30F6E">
      <w:pPr>
        <w:keepNext/>
        <w:jc w:val="center"/>
      </w:pPr>
      <w:r>
        <w:rPr>
          <w:noProof/>
        </w:rPr>
        <w:lastRenderedPageBreak/>
        <mc:AlternateContent>
          <mc:Choice Requires="wpg">
            <w:drawing>
              <wp:inline distT="0" distB="0" distL="0" distR="0" wp14:anchorId="39441BE5" wp14:editId="1953C076">
                <wp:extent cx="6409055" cy="2578608"/>
                <wp:effectExtent l="0" t="0" r="17145" b="12700"/>
                <wp:docPr id="187" name="Groep 187"/>
                <wp:cNvGraphicFramePr/>
                <a:graphic xmlns:a="http://schemas.openxmlformats.org/drawingml/2006/main">
                  <a:graphicData uri="http://schemas.microsoft.com/office/word/2010/wordprocessingGroup">
                    <wpg:wgp>
                      <wpg:cNvGrpSpPr/>
                      <wpg:grpSpPr>
                        <a:xfrm>
                          <a:off x="0" y="0"/>
                          <a:ext cx="6409055" cy="2578608"/>
                          <a:chOff x="0" y="0"/>
                          <a:chExt cx="6602095" cy="2433320"/>
                        </a:xfrm>
                      </wpg:grpSpPr>
                      <wps:wsp>
                        <wps:cNvPr id="69" name="Rechthoek 69"/>
                        <wps:cNvSpPr/>
                        <wps:spPr>
                          <a:xfrm>
                            <a:off x="0" y="0"/>
                            <a:ext cx="6602095" cy="24333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ep 186"/>
                        <wpg:cNvGrpSpPr/>
                        <wpg:grpSpPr>
                          <a:xfrm>
                            <a:off x="201168" y="182880"/>
                            <a:ext cx="6301830" cy="2045335"/>
                            <a:chOff x="0" y="0"/>
                            <a:chExt cx="6301830" cy="2045335"/>
                          </a:xfrm>
                        </wpg:grpSpPr>
                        <wps:wsp>
                          <wps:cNvPr id="74" name="Afgeronde rechthoek 74"/>
                          <wps:cNvSpPr/>
                          <wps:spPr>
                            <a:xfrm>
                              <a:off x="1636776" y="365760"/>
                              <a:ext cx="3012142" cy="167957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5" name="Groep 185"/>
                          <wpg:cNvGrpSpPr/>
                          <wpg:grpSpPr>
                            <a:xfrm>
                              <a:off x="0" y="0"/>
                              <a:ext cx="6301830" cy="2044954"/>
                              <a:chOff x="0" y="0"/>
                              <a:chExt cx="6301830" cy="2044954"/>
                            </a:xfrm>
                          </wpg:grpSpPr>
                          <wps:wsp>
                            <wps:cNvPr id="70" name="Afgeronde rechthoek 70"/>
                            <wps:cNvSpPr/>
                            <wps:spPr>
                              <a:xfrm>
                                <a:off x="0" y="0"/>
                                <a:ext cx="1264024" cy="8737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0C25FDAF" w14:textId="77777777" w:rsidR="00C30F6E" w:rsidRPr="001A6F4A" w:rsidRDefault="00C30F6E" w:rsidP="00C30F6E">
                                  <w:pPr>
                                    <w:jc w:val="center"/>
                                    <w:rPr>
                                      <w:lang w:val="nl-NL"/>
                                    </w:rPr>
                                  </w:pPr>
                                  <w:r>
                                    <w:rPr>
                                      <w:lang w:val="nl-NL"/>
                                    </w:rPr>
                                    <w:t>Clustering</w:t>
                                  </w:r>
                                  <w:r>
                                    <w:rPr>
                                      <w:lang w:val="nl-NL"/>
                                    </w:rPr>
                                    <w:br/>
                                    <w:t>(Expectation Maxim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Afgeronde rechthoek 71"/>
                            <wps:cNvSpPr/>
                            <wps:spPr>
                              <a:xfrm>
                                <a:off x="0" y="1426464"/>
                                <a:ext cx="1263650" cy="61849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2881CD6F" w14:textId="77777777" w:rsidR="00C30F6E" w:rsidRPr="001A6F4A" w:rsidRDefault="00C30F6E" w:rsidP="00C30F6E">
                                  <w:pPr>
                                    <w:jc w:val="center"/>
                                    <w:rPr>
                                      <w:lang w:val="nl-NL"/>
                                    </w:rPr>
                                  </w:pPr>
                                  <w:r>
                                    <w:rPr>
                                      <w:lang w:val="nl-NL"/>
                                    </w:rPr>
                                    <w:t>Prediction</w:t>
                                  </w:r>
                                  <w:r>
                                    <w:rPr>
                                      <w:lang w:val="nl-NL"/>
                                    </w:rPr>
                                    <w:b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Afgeronde rechthoek 72"/>
                            <wps:cNvSpPr/>
                            <wps:spPr>
                              <a:xfrm>
                                <a:off x="1636776" y="0"/>
                                <a:ext cx="3011805" cy="204279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16B2F145" w14:textId="77777777" w:rsidR="00C30F6E" w:rsidRPr="00FF2BEB" w:rsidRDefault="00C30F6E" w:rsidP="00C30F6E">
                                  <w:pPr>
                                    <w:jc w:val="center"/>
                                    <w:rPr>
                                      <w:b/>
                                      <w:color w:val="C02942" w:themeColor="accent3"/>
                                      <w:lang w:val="nl-NL"/>
                                    </w:rPr>
                                  </w:pPr>
                                  <w:r w:rsidRPr="00FF2BEB">
                                    <w:rPr>
                                      <w:b/>
                                      <w:color w:val="C02942" w:themeColor="accent3"/>
                                      <w:lang w:val="nl-NL"/>
                                    </w:rPr>
                                    <w:t>Statistical model (Markov chai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5" name="Rechte verbindingslijn met pijl 75"/>
                            <wps:cNvCnPr/>
                            <wps:spPr>
                              <a:xfrm>
                                <a:off x="630936" y="877824"/>
                                <a:ext cx="0" cy="55162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79" name="Rechte verbindingslijn met pijl 79"/>
                            <wps:cNvCnPr/>
                            <wps:spPr>
                              <a:xfrm flipV="1">
                                <a:off x="1261872" y="1325880"/>
                                <a:ext cx="377003" cy="40341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0" name="Rechte verbindingslijn met pijl 80"/>
                            <wps:cNvCnPr/>
                            <wps:spPr>
                              <a:xfrm>
                                <a:off x="1261872" y="429768"/>
                                <a:ext cx="376517" cy="44375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1" name="Afgeronde rechthoek 81"/>
                            <wps:cNvSpPr/>
                            <wps:spPr>
                              <a:xfrm>
                                <a:off x="1746504" y="630936"/>
                                <a:ext cx="995082" cy="1196788"/>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9DEA4A7" w14:textId="77777777" w:rsidR="00C30F6E" w:rsidRDefault="00C30F6E" w:rsidP="00C30F6E">
                                  <w:pPr>
                                    <w:jc w:val="center"/>
                                    <w:rPr>
                                      <w:lang w:val="nl-NL"/>
                                    </w:rPr>
                                  </w:pPr>
                                  <w:r>
                                    <w:rPr>
                                      <w:lang w:val="nl-NL"/>
                                    </w:rPr>
                                    <w:t>Predictive model</w:t>
                                  </w:r>
                                </w:p>
                                <w:p w14:paraId="1D5F8A8A" w14:textId="77777777" w:rsidR="00C30F6E" w:rsidRPr="00FF2BEB" w:rsidRDefault="00C30F6E" w:rsidP="00C30F6E">
                                  <w:pPr>
                                    <w:jc w:val="center"/>
                                    <w:rPr>
                                      <w:lang w:val="nl-NL"/>
                                    </w:rPr>
                                  </w:pPr>
                                  <w:r>
                                    <w:rPr>
                                      <w:lang w:val="nl-NL"/>
                                    </w:rPr>
                                    <w:t>(bas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Afgeronde rechthoek 83"/>
                            <wps:cNvSpPr/>
                            <wps:spPr>
                              <a:xfrm>
                                <a:off x="3429000" y="429768"/>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5528AE0" w14:textId="77777777" w:rsidR="00C30F6E" w:rsidRPr="0059770C" w:rsidRDefault="00C30F6E" w:rsidP="00C30F6E">
                                  <w:pPr>
                                    <w:jc w:val="center"/>
                                    <w:rPr>
                                      <w:lang w:val="nl-NL"/>
                                    </w:rPr>
                                  </w:pPr>
                                  <w:r>
                                    <w:rPr>
                                      <w:lang w:val="nl-NL"/>
                                    </w:rPr>
                                    <w:t>Scenario 1:</w:t>
                                  </w:r>
                                  <w:r>
                                    <w:rPr>
                                      <w:lang w:val="nl-NL"/>
                                    </w:rPr>
                                    <w:br/>
                                    <w:t>Ti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5" name="Afgeronde rechthoek 85"/>
                            <wps:cNvSpPr/>
                            <wps:spPr>
                              <a:xfrm>
                                <a:off x="3429000" y="987552"/>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AA69CCC" w14:textId="77777777" w:rsidR="00C30F6E" w:rsidRPr="0059770C" w:rsidRDefault="00C30F6E" w:rsidP="00C30F6E">
                                  <w:pPr>
                                    <w:jc w:val="center"/>
                                    <w:rPr>
                                      <w:lang w:val="nl-NL"/>
                                    </w:rPr>
                                  </w:pPr>
                                  <w:r>
                                    <w:rPr>
                                      <w:lang w:val="nl-NL"/>
                                    </w:rPr>
                                    <w:t>Scenario 2:</w:t>
                                  </w:r>
                                  <w:r>
                                    <w:rPr>
                                      <w:lang w:val="nl-NL"/>
                                    </w:rPr>
                                    <w:br/>
                                    <w:t>Values</w:t>
                                  </w:r>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9" name="Afgeronde rechthoek 89"/>
                            <wps:cNvSpPr/>
                            <wps:spPr>
                              <a:xfrm>
                                <a:off x="3429000" y="1517904"/>
                                <a:ext cx="1035050" cy="443753"/>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E60699C" w14:textId="77777777" w:rsidR="00C30F6E" w:rsidRPr="0059770C" w:rsidRDefault="00C30F6E" w:rsidP="00C30F6E">
                                  <w:pPr>
                                    <w:jc w:val="center"/>
                                    <w:rPr>
                                      <w:lang w:val="nl-NL"/>
                                    </w:rPr>
                                  </w:pPr>
                                  <w:r>
                                    <w:rPr>
                                      <w:lang w:val="nl-NL"/>
                                    </w:rPr>
                                    <w:t>Scenario 3:</w:t>
                                  </w:r>
                                  <w:r>
                                    <w:rPr>
                                      <w:lang w:val="nl-NL"/>
                                    </w:rPr>
                                    <w:br/>
                                    <w:t>Time &amp; Valu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 name="Rechte verbindingslijn met pijl 91"/>
                            <wps:cNvCnPr/>
                            <wps:spPr>
                              <a:xfrm flipV="1">
                                <a:off x="2752344" y="640080"/>
                                <a:ext cx="671830" cy="57785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2" name="Rechte verbindingslijn met pijl 92"/>
                            <wps:cNvCnPr/>
                            <wps:spPr>
                              <a:xfrm>
                                <a:off x="2752344" y="1216152"/>
                                <a:ext cx="671830" cy="45085"/>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3" name="Rechte verbindingslijn met pijl 93"/>
                            <wps:cNvCnPr/>
                            <wps:spPr>
                              <a:xfrm>
                                <a:off x="2752344" y="1216152"/>
                                <a:ext cx="671830" cy="51054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4" name="Afgeronde rechthoek 94"/>
                            <wps:cNvSpPr/>
                            <wps:spPr>
                              <a:xfrm>
                                <a:off x="4809744" y="0"/>
                                <a:ext cx="766483" cy="2042646"/>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C07073" w14:textId="77777777" w:rsidR="00C30F6E" w:rsidRPr="00A94275" w:rsidRDefault="00C30F6E" w:rsidP="00C30F6E">
                                  <w:pPr>
                                    <w:jc w:val="center"/>
                                    <w:rPr>
                                      <w:b/>
                                    </w:rPr>
                                  </w:pPr>
                                  <w:r w:rsidRPr="00A94275">
                                    <w:rPr>
                                      <w:b/>
                                    </w:rPr>
                                    <w:t>Variables</w:t>
                                  </w:r>
                                </w:p>
                                <w:p w14:paraId="08A6991D" w14:textId="77777777" w:rsidR="00C30F6E" w:rsidRPr="00A94275" w:rsidRDefault="00C30F6E" w:rsidP="00C30F6E">
                                  <w:pPr>
                                    <w:spacing w:line="276" w:lineRule="auto"/>
                                    <w:jc w:val="center"/>
                                  </w:pPr>
                                  <w:r w:rsidRPr="00A94275">
                                    <w:t>Testing data</w:t>
                                  </w:r>
                                </w:p>
                                <w:p w14:paraId="7A4C9CE3" w14:textId="77777777" w:rsidR="00C30F6E" w:rsidRPr="00A94275" w:rsidRDefault="00C30F6E" w:rsidP="00C30F6E">
                                  <w:pPr>
                                    <w:spacing w:line="276" w:lineRule="auto"/>
                                    <w:jc w:val="center"/>
                                  </w:pPr>
                                  <w:r w:rsidRPr="00A94275">
                                    <w:t>QUVs</w:t>
                                  </w:r>
                                </w:p>
                                <w:p w14:paraId="682BA8DF" w14:textId="77777777" w:rsidR="00C30F6E" w:rsidRPr="00A94275" w:rsidRDefault="00C30F6E" w:rsidP="00C30F6E">
                                  <w:pPr>
                                    <w:spacing w:line="276" w:lineRule="auto"/>
                                    <w:jc w:val="center"/>
                                  </w:pPr>
                                  <w:r w:rsidRPr="00A94275">
                                    <w:t>Deadline</w:t>
                                  </w:r>
                                  <w:r w:rsidRPr="00A94275">
                                    <w:br/>
                                  </w:r>
                                  <w:r w:rsidRPr="00A94275">
                                    <w:b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6" name="Rechte verbindingslijn met pijl 96"/>
                            <wps:cNvCnPr/>
                            <wps:spPr>
                              <a:xfrm>
                                <a:off x="4462272" y="64008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8" name="Rechte verbindingslijn met pijl 98"/>
                            <wps:cNvCnPr/>
                            <wps:spPr>
                              <a:xfrm>
                                <a:off x="4453128" y="1207008"/>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7" name="Rechte verbindingslijn met pijl 107"/>
                            <wps:cNvCnPr/>
                            <wps:spPr>
                              <a:xfrm>
                                <a:off x="4471416" y="1719072"/>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9" name="Rechte verbindingslijn met pijl 109"/>
                            <wps:cNvCnPr/>
                            <wps:spPr>
                              <a:xfrm>
                                <a:off x="5586984" y="1207008"/>
                                <a:ext cx="3499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3" name="Tekstvak 113"/>
                            <wps:cNvSpPr txBox="1"/>
                            <wps:spPr>
                              <a:xfrm>
                                <a:off x="5925312" y="173736"/>
                                <a:ext cx="376518" cy="1868133"/>
                              </a:xfrm>
                              <a:prstGeom prst="rect">
                                <a:avLst/>
                              </a:prstGeom>
                              <a:solidFill>
                                <a:schemeClr val="lt1"/>
                              </a:solidFill>
                              <a:ln w="6350">
                                <a:noFill/>
                              </a:ln>
                            </wps:spPr>
                            <wps:txbx>
                              <w:txbxContent>
                                <w:p w14:paraId="6DFA6F51" w14:textId="77777777" w:rsidR="00C30F6E" w:rsidRPr="0059770C" w:rsidRDefault="00C30F6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39441BE5" id="Groep 187" o:spid="_x0000_s1141" style="width:504.65pt;height:203.05pt;mso-position-horizontal-relative:char;mso-position-vertical-relative:line" coordsize="66020,243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">
                <v:rect id="Rechthoek 69" o:spid="_x0000_s1142" style="position:absolute;width:66020;height:243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" fillcolor="white [3201]" strokecolor="black [3200]" strokeweight="1pt"/>
                <v:group id="Groep 186" o:spid="_x0000_s1143" style="position:absolute;left:2011;top:1828;width:63018;height:20454" coordsize="63018,204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">
                  <v:roundrect id="Afgeronde rechthoek 74" o:spid="_x0000_s1144" style="position:absolute;left:16367;top:3657;width:30122;height:167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" fillcolor="white [3201]" strokecolor="#c02942 [3206]" strokeweight="1pt">
                    <v:stroke dashstyle="dash" joinstyle="miter"/>
                  </v:roundrect>
                  <v:group id="Groep 185" o:spid="_x0000_s1145" style="position:absolute;width:63018;height:20449" coordsize="63018,20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">
                    <v:roundrect id="Afgeronde rechthoek 70" o:spid="_x0000_s1146" style="position:absolute;width:12640;height:87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" fillcolor="#f2dfa5 [2137]" strokecolor="#9b7a16 [1609]" strokeweight="1pt">
                      <v:fill color2="#faf4e0 [761]" rotate="t" angle="45" colors="0 #ffeaa3;.5 #fff0c6;1 #fff7e3" focus="100%" type="gradient"/>
                      <v:stroke joinstyle="miter"/>
                      <v:textbox>
                        <w:txbxContent>
                          <w:p w14:paraId="0C25FDAF" w14:textId="77777777" w:rsidR="00C30F6E" w:rsidRPr="001A6F4A" w:rsidRDefault="00C30F6E" w:rsidP="00C30F6E">
                            <w:pPr>
                              <w:jc w:val="center"/>
                              <w:rPr>
                                <w:lang w:val="nl-NL"/>
                              </w:rPr>
                            </w:pPr>
                            <w:r>
                              <w:rPr>
                                <w:lang w:val="nl-NL"/>
                              </w:rPr>
                              <w:t>Clustering</w:t>
                            </w:r>
                            <w:r>
                              <w:rPr>
                                <w:lang w:val="nl-NL"/>
                              </w:rPr>
                              <w:br/>
                              <w:t>(Expectation Maximization)</w:t>
                            </w:r>
                          </w:p>
                        </w:txbxContent>
                      </v:textbox>
                    </v:roundrect>
                    <v:roundrect id="Afgeronde rechthoek 71" o:spid="_x0000_s1147" style="position:absolute;top:14264;width:12636;height:618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" fillcolor="#f2dfa5 [2137]" strokecolor="#9b7a16 [1609]" strokeweight="1pt">
                      <v:fill color2="#faf4e0 [761]" rotate="t" angle="45" colors="0 #ffeaa3;.5 #fff0c6;1 #fff7e3" focus="100%" type="gradient"/>
                      <v:stroke joinstyle="miter"/>
                      <v:textbox>
                        <w:txbxContent>
                          <w:p w14:paraId="2881CD6F" w14:textId="77777777" w:rsidR="00C30F6E" w:rsidRPr="001A6F4A" w:rsidRDefault="00C30F6E" w:rsidP="00C30F6E">
                            <w:pPr>
                              <w:jc w:val="center"/>
                              <w:rPr>
                                <w:lang w:val="nl-NL"/>
                              </w:rPr>
                            </w:pPr>
                            <w:r>
                              <w:rPr>
                                <w:lang w:val="nl-NL"/>
                              </w:rPr>
                              <w:t>Prediction</w:t>
                            </w:r>
                            <w:r>
                              <w:rPr>
                                <w:lang w:val="nl-NL"/>
                              </w:rPr>
                              <w:br/>
                              <w:t>(Apriori)</w:t>
                            </w:r>
                          </w:p>
                        </w:txbxContent>
                      </v:textbox>
                    </v:roundrect>
                    <v:roundrect id="Afgeronde rechthoek 72" o:spid="_x0000_s1148" style="position:absolute;left:16367;width:30118;height:2042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" fillcolor="white [3201]" strokecolor="#c02942 [3206]" strokeweight="1pt">
                      <v:stroke dashstyle="dash" joinstyle="miter"/>
                      <v:textbox inset="0,0,0,0">
                        <w:txbxContent>
                          <w:p w14:paraId="16B2F145" w14:textId="77777777" w:rsidR="00C30F6E" w:rsidRPr="00FF2BEB" w:rsidRDefault="00C30F6E" w:rsidP="00C30F6E">
                            <w:pPr>
                              <w:jc w:val="center"/>
                              <w:rPr>
                                <w:b/>
                                <w:color w:val="C02942" w:themeColor="accent3"/>
                                <w:lang w:val="nl-NL"/>
                              </w:rPr>
                            </w:pPr>
                            <w:r w:rsidRPr="00FF2BEB">
                              <w:rPr>
                                <w:b/>
                                <w:color w:val="C02942" w:themeColor="accent3"/>
                                <w:lang w:val="nl-NL"/>
                              </w:rPr>
                              <w:t>Statistical model (Markov chains)</w:t>
                            </w:r>
                          </w:p>
                        </w:txbxContent>
                      </v:textbox>
                    </v:roundrect>
                    <v:shape id="Rechte verbindingslijn met pijl 75" o:spid="_x0000_s1149" type="#_x0000_t32" style="position:absolute;left:6309;top:8778;width:0;height:55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" strokecolor="#ecd078 [3209]" strokeweight=".5pt">
                      <v:stroke endarrow="block" joinstyle="miter"/>
                    </v:shape>
                    <v:shape id="Rechte verbindingslijn met pijl 79" o:spid="_x0000_s1150" type="#_x0000_t32" style="position:absolute;left:12618;top:13258;width:3770;height:40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" strokecolor="#ecd078 [3209]" strokeweight=".5pt">
                      <v:stroke endarrow="block" joinstyle="miter"/>
                    </v:shape>
                    <v:shape id="Rechte verbindingslijn met pijl 80" o:spid="_x0000_s1151" type="#_x0000_t32" style="position:absolute;left:12618;top:4297;width:3765;height:44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" strokecolor="#ecd078 [3209]" strokeweight=".5pt">
                      <v:stroke endarrow="block" joinstyle="miter"/>
                    </v:shape>
                    <v:roundrect id="Afgeronde rechthoek 81" o:spid="_x0000_s1152" style="position:absolute;left:17465;top:6309;width:9950;height:119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" fillcolor="#de687b [2134]" strokecolor="#5f1420 [1606]" strokeweight="1pt">
                      <v:fill color2="#f4cad1 [758]" rotate="t" angle="45" colors="0 #e99097;.5 #efbcc0;1 #f7dfe0" focus="100%" type="gradient"/>
                      <v:stroke joinstyle="miter"/>
                      <v:textbox>
                        <w:txbxContent>
                          <w:p w14:paraId="69DEA4A7" w14:textId="77777777" w:rsidR="00C30F6E" w:rsidRDefault="00C30F6E" w:rsidP="00C30F6E">
                            <w:pPr>
                              <w:jc w:val="center"/>
                              <w:rPr>
                                <w:lang w:val="nl-NL"/>
                              </w:rPr>
                            </w:pPr>
                            <w:r>
                              <w:rPr>
                                <w:lang w:val="nl-NL"/>
                              </w:rPr>
                              <w:t>Predictive model</w:t>
                            </w:r>
                          </w:p>
                          <w:p w14:paraId="1D5F8A8A" w14:textId="77777777" w:rsidR="00C30F6E" w:rsidRPr="00FF2BEB" w:rsidRDefault="00C30F6E" w:rsidP="00C30F6E">
                            <w:pPr>
                              <w:jc w:val="center"/>
                              <w:rPr>
                                <w:lang w:val="nl-NL"/>
                              </w:rPr>
                            </w:pPr>
                            <w:r>
                              <w:rPr>
                                <w:lang w:val="nl-NL"/>
                              </w:rPr>
                              <w:t>(baseline)</w:t>
                            </w:r>
                          </w:p>
                        </w:txbxContent>
                      </v:textbox>
                    </v:roundrect>
                    <v:roundrect id="Afgeronde rechthoek 83" o:spid="_x0000_s1153" style="position:absolute;left:34290;top:4297;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" fillcolor="#de687b [2134]" strokecolor="#5f1420 [1606]" strokeweight="1pt">
                      <v:fill color2="#f4cad1 [758]" rotate="t" angle="45" colors="0 #e99097;.5 #efbcc0;1 #f7dfe0" focus="100%" type="gradient"/>
                      <v:stroke joinstyle="miter"/>
                      <v:textbox inset="0,0,0,0">
                        <w:txbxContent>
                          <w:p w14:paraId="75528AE0" w14:textId="77777777" w:rsidR="00C30F6E" w:rsidRPr="0059770C" w:rsidRDefault="00C30F6E" w:rsidP="00C30F6E">
                            <w:pPr>
                              <w:jc w:val="center"/>
                              <w:rPr>
                                <w:lang w:val="nl-NL"/>
                              </w:rPr>
                            </w:pPr>
                            <w:r>
                              <w:rPr>
                                <w:lang w:val="nl-NL"/>
                              </w:rPr>
                              <w:t>Scenario 1:</w:t>
                            </w:r>
                            <w:r>
                              <w:rPr>
                                <w:lang w:val="nl-NL"/>
                              </w:rPr>
                              <w:br/>
                              <w:t>Time</w:t>
                            </w:r>
                          </w:p>
                        </w:txbxContent>
                      </v:textbox>
                    </v:roundrect>
                    <v:roundrect id="Afgeronde rechthoek 85" o:spid="_x0000_s1154" style="position:absolute;left:34290;top:9875;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7AA69CCC" w14:textId="77777777" w:rsidR="00C30F6E" w:rsidRPr="0059770C" w:rsidRDefault="00C30F6E" w:rsidP="00C30F6E">
                            <w:pPr>
                              <w:jc w:val="center"/>
                              <w:rPr>
                                <w:lang w:val="nl-NL"/>
                              </w:rPr>
                            </w:pPr>
                            <w:r>
                              <w:rPr>
                                <w:lang w:val="nl-NL"/>
                              </w:rPr>
                              <w:t>Scenario 2:</w:t>
                            </w:r>
                            <w:r>
                              <w:rPr>
                                <w:lang w:val="nl-NL"/>
                              </w:rPr>
                              <w:br/>
                              <w:t>Values</w:t>
                            </w:r>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v:textbox>
                    </v:roundrect>
                    <v:roundrect id="Afgeronde rechthoek 89" o:spid="_x0000_s1155" style="position:absolute;left:34290;top:15179;width:10350;height:44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6E60699C" w14:textId="77777777" w:rsidR="00C30F6E" w:rsidRPr="0059770C" w:rsidRDefault="00C30F6E" w:rsidP="00C30F6E">
                            <w:pPr>
                              <w:jc w:val="center"/>
                              <w:rPr>
                                <w:lang w:val="nl-NL"/>
                              </w:rPr>
                            </w:pPr>
                            <w:r>
                              <w:rPr>
                                <w:lang w:val="nl-NL"/>
                              </w:rPr>
                              <w:t>Scenario 3:</w:t>
                            </w:r>
                            <w:r>
                              <w:rPr>
                                <w:lang w:val="nl-NL"/>
                              </w:rPr>
                              <w:br/>
                              <w:t>Time &amp; Values</w:t>
                            </w:r>
                          </w:p>
                        </w:txbxContent>
                      </v:textbox>
                    </v:roundrect>
                    <v:shape id="Rechte verbindingslijn met pijl 91" o:spid="_x0000_s1156" type="#_x0000_t32" style="position:absolute;left:27523;top:6400;width:6718;height:57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" strokecolor="#c02942 [3206]" strokeweight=".5pt">
                      <v:stroke endarrow="block" joinstyle="miter"/>
                    </v:shape>
                    <v:shape id="Rechte verbindingslijn met pijl 92" o:spid="_x0000_s1157" type="#_x0000_t32" style="position:absolute;left:27523;top:12161;width:6718;height:4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" strokecolor="#c02942 [3206]" strokeweight=".5pt">
                      <v:stroke endarrow="block" joinstyle="miter"/>
                    </v:shape>
                    <v:shape id="Rechte verbindingslijn met pijl 93" o:spid="_x0000_s1158" type="#_x0000_t32" style="position:absolute;left:27523;top:12161;width:6718;height:51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" strokecolor="#c02942 [3206]" strokeweight=".5pt">
                      <v:stroke endarrow="block" joinstyle="miter"/>
                    </v:shape>
                    <v:roundrect id="Afgeronde rechthoek 94" o:spid="_x0000_s1159" style="position:absolute;left:48097;width:7665;height:20426;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" fillcolor="#87aaad [2132]" strokecolor="#293b3c [1604]" strokeweight="1pt">
                      <v:fill color2="#d5e1e2 [756]" rotate="t" angle="45" colors="0 #a5b8ba;.5 #c8d3d4;1 #e4e9e9" focus="100%" type="gradient"/>
                      <v:stroke joinstyle="miter"/>
                      <v:textbox inset="0,0,0,0">
                        <w:txbxContent>
                          <w:p w14:paraId="03C07073" w14:textId="77777777" w:rsidR="00C30F6E" w:rsidRPr="00A94275" w:rsidRDefault="00C30F6E" w:rsidP="00C30F6E">
                            <w:pPr>
                              <w:jc w:val="center"/>
                              <w:rPr>
                                <w:b/>
                              </w:rPr>
                            </w:pPr>
                            <w:r w:rsidRPr="00A94275">
                              <w:rPr>
                                <w:b/>
                              </w:rPr>
                              <w:t>Variables</w:t>
                            </w:r>
                          </w:p>
                          <w:p w14:paraId="08A6991D" w14:textId="77777777" w:rsidR="00C30F6E" w:rsidRPr="00A94275" w:rsidRDefault="00C30F6E" w:rsidP="00C30F6E">
                            <w:pPr>
                              <w:spacing w:line="276" w:lineRule="auto"/>
                              <w:jc w:val="center"/>
                            </w:pPr>
                            <w:r w:rsidRPr="00A94275">
                              <w:t>Testing data</w:t>
                            </w:r>
                          </w:p>
                          <w:p w14:paraId="7A4C9CE3" w14:textId="77777777" w:rsidR="00C30F6E" w:rsidRPr="00A94275" w:rsidRDefault="00C30F6E" w:rsidP="00C30F6E">
                            <w:pPr>
                              <w:spacing w:line="276" w:lineRule="auto"/>
                              <w:jc w:val="center"/>
                            </w:pPr>
                            <w:r w:rsidRPr="00A94275">
                              <w:t>QUVs</w:t>
                            </w:r>
                          </w:p>
                          <w:p w14:paraId="682BA8DF" w14:textId="77777777" w:rsidR="00C30F6E" w:rsidRPr="00A94275" w:rsidRDefault="00C30F6E" w:rsidP="00C30F6E">
                            <w:pPr>
                              <w:spacing w:line="276" w:lineRule="auto"/>
                              <w:jc w:val="center"/>
                            </w:pPr>
                            <w:r w:rsidRPr="00A94275">
                              <w:t>Deadline</w:t>
                            </w:r>
                            <w:r w:rsidRPr="00A94275">
                              <w:br/>
                            </w:r>
                            <w:r w:rsidRPr="00A94275">
                              <w:br/>
                              <w:t>User</w:t>
                            </w:r>
                          </w:p>
                        </w:txbxContent>
                      </v:textbox>
                    </v:roundrect>
                    <v:shape id="Rechte verbindingslijn met pijl 96" o:spid="_x0000_s1160" type="#_x0000_t32" style="position:absolute;left:44622;top:640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" strokecolor="#c02942 [3206]" strokeweight=".5pt">
                      <v:stroke endarrow="block" joinstyle="miter"/>
                    </v:shape>
                    <v:shape id="Rechte verbindingslijn met pijl 98" o:spid="_x0000_s1161" type="#_x0000_t32" style="position:absolute;left:44531;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" strokecolor="#c02942 [3206]" strokeweight=".5pt">
                      <v:stroke endarrow="block" joinstyle="miter"/>
                    </v:shape>
                    <v:shape id="Rechte verbindingslijn met pijl 107" o:spid="_x0000_s1162" type="#_x0000_t32" style="position:absolute;left:44714;top:1719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" strokecolor="#c02942 [3206]" strokeweight=".5pt">
                      <v:stroke endarrow="block" joinstyle="miter"/>
                    </v:shape>
                    <v:shape id="Rechte verbindingslijn met pijl 109" o:spid="_x0000_s1163" type="#_x0000_t32" style="position:absolute;left:55869;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" strokecolor="#53777a [3204]" strokeweight=".5pt">
                      <v:stroke endarrow="block" joinstyle="miter"/>
                    </v:shape>
                    <v:shape id="Tekstvak 113" o:spid="_x0000_s1164" type="#_x0000_t202" style="position:absolute;left:59253;top:1737;width:3765;height:18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" fillcolor="white [3201]" stroked="f" strokeweight=".5pt">
                      <v:textbox>
                        <w:txbxContent>
                          <w:p w14:paraId="6DFA6F51" w14:textId="77777777" w:rsidR="00C30F6E" w:rsidRPr="0059770C" w:rsidRDefault="00C30F6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v:textbox>
                    </v:shape>
                  </v:group>
                </v:group>
                <w10:anchorlock/>
              </v:group>
            </w:pict>
          </mc:Fallback>
        </mc:AlternateContent>
      </w:r>
    </w:p>
    <w:p w14:paraId="375E0FE4" w14:textId="445ABBB1" w:rsidR="00C30F6E" w:rsidRPr="0014440D" w:rsidRDefault="00C30F6E" w:rsidP="00C30F6E">
      <w:pPr>
        <w:pStyle w:val="Bijschrift"/>
        <w:jc w:val="center"/>
      </w:pPr>
      <w:bookmarkStart w:id="86" w:name="_Ref2051432"/>
      <w:bookmarkStart w:id="87" w:name="_Ref2051451"/>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87"/>
      <w:r>
        <w:t xml:space="preserve">: </w:t>
      </w:r>
      <w:r w:rsidR="008D71B9">
        <w:t>Approach to</w:t>
      </w:r>
      <w:r>
        <w:t xml:space="preserve"> testing</w:t>
      </w:r>
      <w:bookmarkEnd w:id="86"/>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lastRenderedPageBreak/>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r>
        <w:t>Method</w:t>
      </w:r>
    </w:p>
    <w:p w14:paraId="314A0A91" w14:textId="387531E7"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w:t>
      </w:r>
      <w:r w:rsidR="008D71B9">
        <w:t xml:space="preserve">, as shown in </w:t>
      </w:r>
      <w:r w:rsidR="008D71B9">
        <w:fldChar w:fldCharType="begin"/>
      </w:r>
      <w:r w:rsidR="008D71B9">
        <w:instrText xml:space="preserve"> REF _Ref2051451 \h </w:instrText>
      </w:r>
      <w:r w:rsidR="008D71B9">
        <w:fldChar w:fldCharType="separate"/>
      </w:r>
      <w:r w:rsidR="008D71B9">
        <w:t xml:space="preserve">Figure </w:t>
      </w:r>
      <w:r w:rsidR="008D71B9">
        <w:rPr>
          <w:noProof/>
        </w:rPr>
        <w:t>5</w:t>
      </w:r>
      <w:r w:rsidR="008D71B9">
        <w:t>.</w:t>
      </w:r>
      <w:r w:rsidR="008D71B9">
        <w:rPr>
          <w:noProof/>
        </w:rPr>
        <w:t>1</w:t>
      </w:r>
      <w:r w:rsidR="008D71B9">
        <w:fldChar w:fldCharType="end"/>
      </w:r>
      <w:r w:rsidR="008D71B9">
        <w:t xml:space="preserve">, </w:t>
      </w:r>
      <w:r>
        <w:t>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1DA6D682" w14:textId="1020E151" w:rsidR="00E5034B" w:rsidRPr="008D71B9" w:rsidRDefault="00E81E7E" w:rsidP="00647B34">
      <w:pPr>
        <w:pStyle w:val="Lijstalinea"/>
        <w:numPr>
          <w:ilvl w:val="0"/>
          <w:numId w:val="31"/>
        </w:numPr>
      </w:pPr>
      <w:r>
        <w:t>both aspects combined</w:t>
      </w:r>
    </w:p>
    <w:p w14:paraId="0C4FBEB6" w14:textId="5870989F" w:rsidR="00C30F6E" w:rsidRDefault="00E81E7E" w:rsidP="00E81E7E">
      <w:r>
        <w:t>These scenarios were consequently f</w:t>
      </w:r>
      <w:r w:rsidR="008D71B9">
        <w:t>tested f</w:t>
      </w:r>
      <w:r>
        <w:t xml:space="preserve">or the different users and deadlines, using </w:t>
      </w:r>
      <w:r w:rsidR="00935A17">
        <w:t xml:space="preserve">a part of the </w:t>
      </w:r>
      <w:r w:rsidR="00FB0B06">
        <w:t>users’</w:t>
      </w:r>
      <w:r w:rsidR="00935A17">
        <w:t xml:space="preserve"> activities for training and a part for testing. To simulate random users, the tests were repeated for a large</w:t>
      </w:r>
      <w:r>
        <w:t xml:space="preserve"> set of randomized QUVs</w:t>
      </w:r>
      <w:r w:rsidR="00935A17">
        <w:t xml:space="preserve">. More explanation and reasoning </w:t>
      </w:r>
      <w:r w:rsidR="00FB0B06">
        <w:t>are</w:t>
      </w:r>
      <w:r w:rsidR="00935A17">
        <w:t xml:space="preserve"> discussed in the following sections.</w:t>
      </w:r>
      <w:r w:rsidR="00C30F6E" w:rsidRPr="00C30F6E">
        <w:rPr>
          <w:b/>
          <w:noProof/>
        </w:rPr>
        <w:t xml:space="preserve"> </w:t>
      </w:r>
    </w:p>
    <w:p w14:paraId="52A7890C" w14:textId="40B4DBB0" w:rsidR="00DE539C" w:rsidRPr="0084242F" w:rsidRDefault="00DE539C" w:rsidP="00DE539C">
      <w:pPr>
        <w:pStyle w:val="Kop3"/>
      </w:pPr>
      <w:bookmarkStart w:id="88" w:name="_Toc536793002"/>
      <w:bookmarkStart w:id="89" w:name="_Toc927542"/>
      <w:r>
        <w:t>Baseline</w:t>
      </w:r>
      <w:bookmarkEnd w:id="88"/>
      <w:bookmarkEnd w:id="89"/>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94275"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w:t>
      </w:r>
      <w:r w:rsidR="006E1E28">
        <w:lastRenderedPageBreak/>
        <w:t xml:space="preserve">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90" w:name="_Ref1131467"/>
      <w:r>
        <w:t>Scoring and comparing</w:t>
      </w:r>
      <w:bookmarkEnd w:id="90"/>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94275" w:rsidP="00A7731D">
      <w:pPr>
        <w:rPr>
          <w:rFonts w:eastAsiaTheme="minorEastAsia"/>
        </w:rPr>
      </w:pPr>
      <m:oMathPara>
        <m:oMath>
          <m:eqArr>
            <m:eqArrPr>
              <m:maxDist m:val="1"/>
              <m:ctrlPr>
                <w:rPr>
                  <w:rFonts w:ascii="Cambria Math" w:hAnsi="Cambria Math"/>
                  <w:i/>
                </w:rPr>
              </m:ctrlPr>
            </m:eqArrPr>
            <m:e>
              <m:r>
                <m:rPr>
                  <m:nor/>
                </m:rPr>
                <w:rPr>
                  <w:rFonts w:ascii="Cambria Math" w:hAnsi="Cambria Math"/>
                </w:rPr>
                <m:t>normalized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in itself is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91" w:name="_Toc536793003"/>
      <w:bookmarkStart w:id="92" w:name="_Toc927543"/>
      <w:r>
        <w:lastRenderedPageBreak/>
        <w:t>Scenarios</w:t>
      </w:r>
      <w:bookmarkEnd w:id="91"/>
      <w:bookmarkEnd w:id="92"/>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A94275"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similar to the normalized score. </w:t>
      </w:r>
    </w:p>
    <w:p w14:paraId="64D66D53"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93" w:name="_Toc536793001"/>
      <w:bookmarkStart w:id="94" w:name="_Toc927541"/>
      <w:r>
        <w:t>Variables</w:t>
      </w:r>
      <w:bookmarkEnd w:id="93"/>
      <w:bookmarkEnd w:id="94"/>
    </w:p>
    <w:p w14:paraId="63A32AE6" w14:textId="1863469D" w:rsidR="00CA6D7F" w:rsidRPr="00CA6D7F" w:rsidRDefault="00CA6D7F" w:rsidP="00CA6D7F">
      <w:r>
        <w:t>In order to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lastRenderedPageBreak/>
        <w:t>Deadline</w:t>
      </w:r>
    </w:p>
    <w:p w14:paraId="00384611" w14:textId="09BFF339" w:rsidR="004A017B" w:rsidRDefault="004A017B" w:rsidP="004A017B">
      <w:r>
        <w:t>The deadline, or deadline activity, is the activity before which the notification should have been dispatched. While any activity may be chosen as a deadline, realistically only a few of them create plausible scenarios. For the purpose of this report, the two deadlines as mentioned in Peter’s example of having to close the garden doors are: leaving the house and going to sleep. In conjunction with the activities presented in the dataset, this corresponds to the activities ‘sleep’ and ‘outdoors’.</w:t>
      </w:r>
    </w:p>
    <w:p w14:paraId="4A13231F" w14:textId="5815DECD" w:rsidR="00D433AD" w:rsidRDefault="00D433AD" w:rsidP="00D433AD">
      <w:pPr>
        <w:pStyle w:val="Kop4"/>
      </w:pPr>
      <w:r>
        <w:t>Testing case</w:t>
      </w:r>
    </w:p>
    <w:p w14:paraId="5A1131CB" w14:textId="51DB9D7B" w:rsidR="00CA6D7F" w:rsidRDefault="00CA6D7F" w:rsidP="00CA6D7F">
      <w:r>
        <w:t>In</w:t>
      </w:r>
      <w:r w:rsidR="00CF32B6">
        <w:t xml:space="preserve"> </w:t>
      </w:r>
      <w:r w:rsidR="00581430">
        <w:t>order to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all of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3BF8F2AB" w:rsidR="00D433AD"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88267C8" w14:textId="7DDB0CAA" w:rsidR="009A5BEC" w:rsidRPr="009A5BEC" w:rsidRDefault="009A5BEC" w:rsidP="009A5BEC">
      <w:pPr>
        <w:rPr>
          <w:b/>
        </w:rPr>
      </w:pPr>
      <w:r>
        <w:rPr>
          <w:b/>
        </w:rPr>
        <w:t>Deze drie moeten in plaatjes</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lastRenderedPageBreak/>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r>
        <w:t xml:space="preserve">Furthermore, </w:t>
      </w:r>
      <w:r w:rsidR="00D433AD">
        <w:t xml:space="preserve"> not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Instead a typical testing case would be to find the perfect moment between actually waking up for the start of the day, and going back to sleep. In other words, the testing set would be the set of activities between the two marked instances of ‘sleep’.</w:t>
      </w:r>
      <w:r w:rsidR="00BF5325">
        <w:t xml:space="preserve"> </w:t>
      </w:r>
      <w:r>
        <w:t xml:space="preserve">In order to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r>
        <w:t xml:space="preserve">In order to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58C2E56" w14:textId="1B30992B" w:rsidR="00B16441" w:rsidRDefault="00FC2B30" w:rsidP="00A94275">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variable led to just under an hour of testing. This long testing time was the result of only using semi-optimized</w:t>
      </w:r>
      <w:r w:rsidR="00A94275">
        <w:t>.</w:t>
      </w:r>
      <w:r w:rsidR="00B16441">
        <w:t xml:space="preserve"> </w:t>
      </w:r>
    </w:p>
    <w:p w14:paraId="628F9DA7" w14:textId="7521C4C8" w:rsidR="00D433AD" w:rsidRDefault="00D433AD" w:rsidP="00D433AD">
      <w:pPr>
        <w:pStyle w:val="Kop2"/>
      </w:pPr>
      <w:bookmarkStart w:id="95" w:name="_Toc536793005"/>
      <w:bookmarkStart w:id="96" w:name="_Toc927545"/>
      <w:r>
        <w:lastRenderedPageBreak/>
        <w:t>Results</w:t>
      </w:r>
      <w:bookmarkEnd w:id="95"/>
      <w:bookmarkEnd w:id="96"/>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rFonts w:cstheme="minorHAnsi"/>
                <w:color w:val="FFFFFF" w:themeColor="background1"/>
              </w:rPr>
              <w:t>Δ</w:t>
            </w:r>
            <w:r>
              <w:rPr>
                <w:color w:val="FFFFFF" w:themeColor="background1"/>
              </w:rPr>
              <w:t>s</w:t>
            </w:r>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lastRenderedPageBreak/>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limiting the number of appropriate moments</w:t>
      </w:r>
      <w:r>
        <w:t>. However, compared to the normalized success rate of the baseline, there is actually quite a large improvement</w:t>
      </w:r>
      <w:r w:rsidR="008952A3">
        <w:t xml:space="preserve"> for the value based scenarios. This shows</w:t>
      </w:r>
      <w:r>
        <w:t xml:space="preserve"> that the addition of values in a model actually improves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actually improves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alters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lastRenderedPageBreak/>
        <w:t>Limitations</w:t>
      </w:r>
    </w:p>
    <w:p w14:paraId="087CF112" w14:textId="100F7103" w:rsidR="00446E09" w:rsidRPr="00446E09" w:rsidRDefault="00446E09" w:rsidP="00446E09">
      <w:r>
        <w:t>While the results are promising, a number of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t>No cut-off time</w:t>
      </w:r>
    </w:p>
    <w:p w14:paraId="1C808F0A" w14:textId="0274C554" w:rsidR="00446E09" w:rsidRDefault="00446E09" w:rsidP="00446E09">
      <w:r>
        <w:t>Whether the time before a deadline is an accurate measure of the probability of actually remembering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Nazerfard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lastRenderedPageBreak/>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97" w:name="_Toc927546"/>
      <w:r w:rsidR="00C7570E">
        <w:t>Conclusion &amp; Discussion</w:t>
      </w:r>
      <w:bookmarkEnd w:id="97"/>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r>
        <w:rPr>
          <w:lang w:bidi="ar-SA"/>
        </w:rPr>
        <w:t xml:space="preserve">Actually, very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r>
        <w:rPr>
          <w:lang w:bidi="ar-SA"/>
        </w:rPr>
        <w:t xml:space="preserve">Through the use of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98" w:name="_Toc536793011"/>
      <w:bookmarkStart w:id="99" w:name="_Toc927547"/>
      <w:r>
        <w:lastRenderedPageBreak/>
        <w:t>Scientific and practical contribution</w:t>
      </w:r>
      <w:bookmarkEnd w:id="98"/>
      <w:bookmarkEnd w:id="99"/>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00" w:name="_Toc927548"/>
      <w:r>
        <w:t>Future enhancements</w:t>
      </w:r>
      <w:bookmarkEnd w:id="100"/>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01" w:name="_Toc536793013"/>
      <w:bookmarkStart w:id="102" w:name="_Toc927549"/>
      <w:r>
        <w:t>Differentiating between values</w:t>
      </w:r>
      <w:bookmarkEnd w:id="101"/>
      <w:bookmarkEnd w:id="102"/>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igher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03" w:name="_Toc927550"/>
      <w:r>
        <w:t>Clustering based on</w:t>
      </w:r>
      <w:r w:rsidR="00497126">
        <w:t xml:space="preserve"> more parameters</w:t>
      </w:r>
      <w:bookmarkEnd w:id="103"/>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r w:rsidR="00C755B5">
        <w:t>Nazerfard</w:t>
      </w:r>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04" w:name="_Toc536793015"/>
      <w:bookmarkStart w:id="105" w:name="_Toc927552"/>
      <w:r>
        <w:lastRenderedPageBreak/>
        <w:t>Goal reasoning</w:t>
      </w:r>
      <w:bookmarkEnd w:id="104"/>
      <w:bookmarkEnd w:id="105"/>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06" w:name="_Toc536793016"/>
      <w:bookmarkStart w:id="107" w:name="_Toc927553"/>
      <w:r>
        <w:t xml:space="preserve">Improving </w:t>
      </w:r>
      <w:r w:rsidR="00D433AD">
        <w:t>Other prediction methods</w:t>
      </w:r>
      <w:bookmarkEnd w:id="106"/>
      <w:bookmarkEnd w:id="107"/>
    </w:p>
    <w:p w14:paraId="59ABA3FB" w14:textId="47C06983"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08" w:name="_Toc927554"/>
      <w:r>
        <w:t>Final remarks</w:t>
      </w:r>
      <w:bookmarkEnd w:id="108"/>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09" w:name="_Toc927555"/>
      <w:r w:rsidRPr="000E1191">
        <w:t>References</w:t>
      </w:r>
      <w:bookmarkEnd w:id="109"/>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Okoshi, H. Nozaki, J. Nakazawa, H. Tokuda, J. Ramos, and A. K. Dey, “Towards attention-aware adaptive notification on smart phones,”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Shafti, P. A. Haya, M. García-Herranz, and X. Alamán,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Zao, M. Y. Wang, P. Tsai, and J. W. S. Liu, “Smart phone based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Arcelus, M. H. Jones, R. Goubran, and F. Knoefel,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Jih,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Mitabe and N. Shinomiya,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M. Neerincx, M. Tielman, C. Horsch, W.-P. Brinkman, K. Bosch, and R. J. Beun,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 xml:space="preserve">“Timeful,”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Jason F. Hunzinger,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Jin,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S. Helal, C. Giraldo, Y. Kaddoura, C. Lee, H. El Zabadani,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Hariz, and M. Mokhtari, “Assisting Elders with Mild Dementia Staying at Home,” in </w:t>
      </w:r>
      <w:r w:rsidRPr="00FF1273">
        <w:rPr>
          <w:rFonts w:ascii="Times New Roman" w:hAnsi="Times New Roman" w:cs="Times New Roman"/>
          <w:i/>
          <w:iCs/>
          <w:color w:val="auto"/>
        </w:rPr>
        <w:t>2008 Sixth Annual IEEE International Conference on Pervasive Computing and Communications (PerCom)</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Philipos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IEEE Pervasive Compu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Hristova, A. M. Bernardos, and J. R. Casar,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Riemsdijk,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 .</w:t>
      </w:r>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Kargl, B. Dong, T. Illmann,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Vurgun, M. Philipose, and M. Pavel, “A Statistical Reasoning System for Medication Prompting,” in </w:t>
      </w:r>
      <w:r w:rsidRPr="00FF1273">
        <w:rPr>
          <w:rFonts w:ascii="Times New Roman" w:hAnsi="Times New Roman" w:cs="Times New Roman"/>
          <w:i/>
          <w:iCs/>
          <w:color w:val="auto"/>
        </w:rPr>
        <w:t>UbiComp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Dey and G. D. Abowd, “CybreMinder: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 xml:space="preserve">“MagHi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Klyuev, and K. Narus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Corno, L. D. Russis, and T. Montanaro,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Giorgini, J. Mylopoulos, E. Nicchiarelli, and R. Sebastiani,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Sandström and Kungliga tekniska högskolan (Stockholm), </w:t>
      </w:r>
      <w:r w:rsidRPr="00FF1273">
        <w:rPr>
          <w:rFonts w:ascii="Times New Roman" w:hAnsi="Times New Roman" w:cs="Times New Roman"/>
          <w:i/>
          <w:iCs/>
          <w:color w:val="auto"/>
        </w:rPr>
        <w:t>Smart homes and user values: long-term evaluation of IT-services in residential and single family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Nazerfard,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Kemény and J. L. Snell, </w:t>
      </w:r>
      <w:r w:rsidRPr="00FF1273">
        <w:rPr>
          <w:rFonts w:ascii="Times New Roman" w:hAnsi="Times New Roman" w:cs="Times New Roman"/>
          <w:i/>
          <w:iCs/>
          <w:color w:val="auto"/>
        </w:rPr>
        <w:t>Finite markov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M. L. Tielman and C. M. Jonker, “What should I do? Deriving norms from actions,values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P. Pasotti, C. M. Jonker, and M. B. van Riemsdijk, “Towards a formalisation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M. S. Kließ and M. B. van Riemsdijk,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Senthilkumar,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Pasotti, M. B. van Riemsdijk,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Salber, A. K. Dey, and G. D. Abowd,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Pers. Ubiquitous Compu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t>Sztyler, T. (Timo) and Carmona, J. (Josep),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J. R. Stat. Soc. Ser. B Methodol.</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Srikant,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R. Agrawal, T. Imielinski,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Brin, R. Motwani, J. D. Ullman, and S. Tsur,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Piatetsky-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 xml:space="preserve">“Multitasken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 .</w:t>
      </w:r>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D’Almeida,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Jordao, A. C. Nazare Jr., J. Sena,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M. Wilcox, S. Schuermans, C. Voskoglou, and A. Sobolevski,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js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npm.”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 xml:space="preserve">“mljs/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API?,”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t xml:space="preserve">Assertible, “7 HTTP methods every web developer should know and how to test them,” </w:t>
      </w:r>
      <w:r w:rsidRPr="00FF1273">
        <w:rPr>
          <w:rFonts w:ascii="Times New Roman" w:hAnsi="Times New Roman" w:cs="Times New Roman"/>
          <w:i/>
          <w:iCs/>
          <w:color w:val="auto"/>
        </w:rPr>
        <w:t>Assertible</w:t>
      </w:r>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Apriori Algorithm implementation in TypeScript|JavaScript: seratch/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31"/>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10" w:name="_Toc927556"/>
      <w:r w:rsidRPr="000E1191">
        <w:t>Appendices</w:t>
      </w:r>
      <w:bookmarkEnd w:id="110"/>
    </w:p>
    <w:p w14:paraId="7A4A0535" w14:textId="5909442D" w:rsidR="00633180" w:rsidRDefault="00633180" w:rsidP="00C1275C">
      <w:pPr>
        <w:pStyle w:val="Kop2"/>
      </w:pPr>
      <w:bookmarkStart w:id="111" w:name="_Ref536793072"/>
      <w:bookmarkStart w:id="112" w:name="_Toc927557"/>
      <w:bookmarkStart w:id="113" w:name="_Ref530630346"/>
      <w:r>
        <w:t>Key concepts of researched papers.</w:t>
      </w:r>
      <w:bookmarkEnd w:id="111"/>
      <w:bookmarkEnd w:id="112"/>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CASanDRA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r>
        <w:t xml:space="preserve">CogKnow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14" w:name="OLE_LINK1"/>
      <w:bookmarkStart w:id="115"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14"/>
      <w:bookmarkEnd w:id="115"/>
    </w:p>
    <w:p w14:paraId="6CA1AE29" w14:textId="77777777" w:rsidR="00633180" w:rsidRPr="00632C11" w:rsidRDefault="00633180" w:rsidP="00633180">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r>
        <w:t xml:space="preserve">MagHi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r>
        <w:t xml:space="preserve">Attelia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16" w:name="_Ref536793076"/>
      <w:bookmarkStart w:id="117" w:name="_Toc927558"/>
      <w:r>
        <w:t>Dataset entry</w:t>
      </w:r>
      <w:bookmarkEnd w:id="116"/>
      <w:bookmarkEnd w:id="117"/>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18" w:name="_MON_1604368721"/>
    <w:bookmarkEnd w:id="118"/>
    <w:p w14:paraId="796AD412" w14:textId="77777777" w:rsidR="00623378" w:rsidRPr="000302E4" w:rsidRDefault="00E62CCD" w:rsidP="00623378">
      <w:r>
        <w:rPr>
          <w:noProof/>
        </w:rPr>
        <w:object w:dxaOrig="9060" w:dyaOrig="2880" w14:anchorId="5D21B743">
          <v:shape id="_x0000_i1025" type="#_x0000_t75" alt="" style="width:454.3pt;height:2in;mso-width-percent:0;mso-height-percent:0;mso-width-percent:0;mso-height-percent:0" o:ole="">
            <v:imagedata r:id="rId32" o:title=""/>
          </v:shape>
          <o:OLEObject Type="Embed" ProgID="Word.Document.12" ShapeID="_x0000_i1025" DrawAspect="Content" ObjectID="_1612695065" r:id="rId33">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19" w:name="_Ref536793077"/>
      <w:bookmarkStart w:id="120" w:name="_Toc927559"/>
      <w:r w:rsidRPr="000E1191">
        <w:lastRenderedPageBreak/>
        <w:t>Unique activities in dataset</w:t>
      </w:r>
      <w:bookmarkEnd w:id="113"/>
      <w:bookmarkEnd w:id="119"/>
      <w:bookmarkEnd w:id="120"/>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atingdrinking</w:t>
            </w:r>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ntertainguests</w:t>
            </w:r>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alpreperation</w:t>
            </w:r>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ersonalhygiene</w:t>
            </w:r>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atchtv</w:t>
            </w:r>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21" w:name="_Toc536792986"/>
      <w:bookmarkStart w:id="122" w:name="_Toc927526"/>
      <w:r>
        <w:t>Platform</w:t>
      </w:r>
      <w:bookmarkEnd w:id="121"/>
      <w:bookmarkEnd w:id="122"/>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r>
        <w:t>Background</w:t>
      </w:r>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This is expected to grow to between 20 and 200 billion within the next five to ten years. The promise of IoT doesn’t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34C90AB6" w14:textId="77777777" w:rsidR="00647B34" w:rsidRDefault="00647B34" w:rsidP="00647B34">
      <w:pPr>
        <w:pStyle w:val="Kop3"/>
      </w:pPr>
      <w:bookmarkStart w:id="123" w:name="_Toc536792988"/>
      <w:bookmarkStart w:id="124" w:name="_Toc927528"/>
      <w:r>
        <w:lastRenderedPageBreak/>
        <w:t>Programming language</w:t>
      </w:r>
      <w:bookmarkEnd w:id="123"/>
      <w:bookmarkEnd w:id="124"/>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25" w:name="_Toc536792989"/>
      <w:bookmarkStart w:id="126" w:name="_Toc927529"/>
      <w:bookmarkStart w:id="127" w:name="_Ref2050835"/>
      <w:r>
        <w:t>Setup</w:t>
      </w:r>
      <w:bookmarkEnd w:id="125"/>
      <w:bookmarkEnd w:id="126"/>
      <w:bookmarkEnd w:id="127"/>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28" w:name="_Toc536792990"/>
      <w:bookmarkStart w:id="129" w:name="_Toc927530"/>
      <w:r>
        <w:t>Software platform – Node.js</w:t>
      </w:r>
      <w:bookmarkEnd w:id="128"/>
      <w:bookmarkEnd w:id="129"/>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30" w:name="_Toc536792991"/>
      <w:bookmarkStart w:id="131" w:name="_Toc927531"/>
      <w:r>
        <w:lastRenderedPageBreak/>
        <w:t>Software library – npm</w:t>
      </w:r>
      <w:bookmarkEnd w:id="130"/>
      <w:bookmarkEnd w:id="131"/>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 xml:space="preserve">This Node.js package manager (npm)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32" w:name="_Toc536792992"/>
      <w:bookmarkStart w:id="133" w:name="_Toc927532"/>
      <w:r>
        <w:t>View engine – Handlebars</w:t>
      </w:r>
      <w:bookmarkEnd w:id="132"/>
      <w:bookmarkEnd w:id="133"/>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34" w:name="_Ref535035987"/>
      <w:bookmarkStart w:id="135" w:name="_Toc536792993"/>
      <w:bookmarkStart w:id="136" w:name="_Toc927533"/>
      <w:r>
        <w:t>Database – MongoDB</w:t>
      </w:r>
      <w:bookmarkEnd w:id="134"/>
      <w:bookmarkEnd w:id="135"/>
      <w:bookmarkEnd w:id="136"/>
      <w:r>
        <w:t xml:space="preserve"> </w:t>
      </w:r>
    </w:p>
    <w:p w14:paraId="1B4A50D2" w14:textId="77777777" w:rsidR="00647B34" w:rsidRDefault="00647B34" w:rsidP="00647B34">
      <w:r>
        <w:t xml:space="preserve">In order to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37" w:name="_Toc536792994"/>
      <w:bookmarkStart w:id="138" w:name="_Toc927534"/>
      <w:r>
        <w:rPr>
          <w:lang w:val="nl-NL"/>
        </w:rPr>
        <w:t>API</w:t>
      </w:r>
      <w:bookmarkEnd w:id="137"/>
      <w:bookmarkEnd w:id="138"/>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39" w:name="_Toc536792995"/>
      <w:bookmarkStart w:id="140" w:name="_Toc927535"/>
      <w:r>
        <w:t>Web APIs</w:t>
      </w:r>
      <w:bookmarkEnd w:id="139"/>
      <w:bookmarkEnd w:id="140"/>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41" w:name="_Toc536792996"/>
      <w:bookmarkStart w:id="142" w:name="_Toc927536"/>
      <w:r>
        <w:lastRenderedPageBreak/>
        <w:t>RESTful API</w:t>
      </w:r>
      <w:bookmarkEnd w:id="141"/>
      <w:bookmarkEnd w:id="142"/>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GET, POST and DELETE. They are used to respectively retrieve, create or update, and delete a resource.</w:t>
      </w:r>
    </w:p>
    <w:p w14:paraId="44F28F48" w14:textId="77777777" w:rsidR="00647B34" w:rsidRPr="00276235" w:rsidRDefault="00647B34" w:rsidP="00647B34">
      <w:pPr>
        <w:pStyle w:val="Kop3"/>
      </w:pPr>
      <w:bookmarkStart w:id="143" w:name="_Toc536792998"/>
      <w:bookmarkStart w:id="144" w:name="_Toc927538"/>
      <w:r>
        <w:t>Conclusions</w:t>
      </w:r>
      <w:bookmarkEnd w:id="143"/>
      <w:bookmarkEnd w:id="144"/>
    </w:p>
    <w:p w14:paraId="286F8683" w14:textId="77777777" w:rsidR="00647B34" w:rsidRDefault="00647B34" w:rsidP="00647B34">
      <w:r>
        <w:t>Combining all the aforementioned aspects,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E07AEF" w14:textId="77777777" w:rsidR="00E62CCD" w:rsidRDefault="00E62CCD">
      <w:pPr>
        <w:spacing w:after="0" w:line="240" w:lineRule="auto"/>
      </w:pPr>
      <w:r>
        <w:separator/>
      </w:r>
    </w:p>
    <w:p w14:paraId="75D8DFC7" w14:textId="77777777" w:rsidR="00E62CCD" w:rsidRDefault="00E62CCD"/>
    <w:p w14:paraId="1C0DB94A" w14:textId="77777777" w:rsidR="00E62CCD" w:rsidRDefault="00E62CCD"/>
  </w:endnote>
  <w:endnote w:type="continuationSeparator" w:id="0">
    <w:p w14:paraId="29868490" w14:textId="77777777" w:rsidR="00E62CCD" w:rsidRDefault="00E62CCD">
      <w:pPr>
        <w:spacing w:after="0" w:line="240" w:lineRule="auto"/>
      </w:pPr>
      <w:r>
        <w:continuationSeparator/>
      </w:r>
    </w:p>
    <w:p w14:paraId="28984994" w14:textId="77777777" w:rsidR="00E62CCD" w:rsidRDefault="00E62CCD"/>
    <w:p w14:paraId="754B6E41" w14:textId="77777777" w:rsidR="00E62CCD" w:rsidRDefault="00E62C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Neue Thin">
    <w:panose1 w:val="020B0403020202020204"/>
    <w:charset w:val="00"/>
    <w:family w:val="swiss"/>
    <w:pitch w:val="variable"/>
    <w:sig w:usb0="E00002EF" w:usb1="5000205B" w:usb2="00000002"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94275" w:rsidRDefault="00A9427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94275" w:rsidRDefault="00A9427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184" name="Afbeelding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759037" w14:textId="77777777" w:rsidR="00E62CCD" w:rsidRDefault="00E62CCD">
      <w:pPr>
        <w:spacing w:after="0" w:line="240" w:lineRule="auto"/>
      </w:pPr>
      <w:r>
        <w:separator/>
      </w:r>
    </w:p>
  </w:footnote>
  <w:footnote w:type="continuationSeparator" w:id="0">
    <w:p w14:paraId="0B7E2B58" w14:textId="77777777" w:rsidR="00E62CCD" w:rsidRDefault="00E62CCD">
      <w:pPr>
        <w:spacing w:after="0" w:line="240" w:lineRule="auto"/>
      </w:pPr>
      <w:r>
        <w:continuationSeparator/>
      </w:r>
    </w:p>
    <w:p w14:paraId="02517530" w14:textId="77777777" w:rsidR="00E62CCD" w:rsidRDefault="00E62CCD"/>
    <w:p w14:paraId="0A0957FB" w14:textId="77777777" w:rsidR="00E62CCD" w:rsidRDefault="00E62CCD"/>
  </w:footnote>
  <w:footnote w:id="1">
    <w:p w14:paraId="306639C5" w14:textId="77777777" w:rsidR="00A94275" w:rsidRPr="00CE6F7E" w:rsidRDefault="00A94275"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A94275" w:rsidRPr="008C55AE" w:rsidRDefault="00A94275">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activeWritingStyle w:appName="MSWord" w:lang="en-US" w:vendorID="64" w:dllVersion="4096" w:nlCheck="1" w:checkStyle="1"/>
  <w:activeWritingStyle w:appName="MSWord" w:lang="nl-NL" w:vendorID="64" w:dllVersion="4096" w:nlCheck="1" w:checkStyle="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A6F4A"/>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B66"/>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3E08"/>
    <w:rsid w:val="00304E69"/>
    <w:rsid w:val="00307669"/>
    <w:rsid w:val="003139B2"/>
    <w:rsid w:val="00321A3D"/>
    <w:rsid w:val="00324655"/>
    <w:rsid w:val="003256E6"/>
    <w:rsid w:val="00332D35"/>
    <w:rsid w:val="003335DC"/>
    <w:rsid w:val="0033457B"/>
    <w:rsid w:val="003400A3"/>
    <w:rsid w:val="00340295"/>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0CDB"/>
    <w:rsid w:val="00417E59"/>
    <w:rsid w:val="0042000A"/>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2D81"/>
    <w:rsid w:val="00584878"/>
    <w:rsid w:val="00587CB6"/>
    <w:rsid w:val="00590833"/>
    <w:rsid w:val="0059118C"/>
    <w:rsid w:val="0059132C"/>
    <w:rsid w:val="00592A33"/>
    <w:rsid w:val="00594594"/>
    <w:rsid w:val="00594E08"/>
    <w:rsid w:val="0059713E"/>
    <w:rsid w:val="0059770C"/>
    <w:rsid w:val="00597744"/>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2DA9"/>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86F0B"/>
    <w:rsid w:val="00891219"/>
    <w:rsid w:val="008952A3"/>
    <w:rsid w:val="008961A6"/>
    <w:rsid w:val="008A1649"/>
    <w:rsid w:val="008A1BDA"/>
    <w:rsid w:val="008A219F"/>
    <w:rsid w:val="008A2801"/>
    <w:rsid w:val="008A5B48"/>
    <w:rsid w:val="008A6BC5"/>
    <w:rsid w:val="008B1C51"/>
    <w:rsid w:val="008B4673"/>
    <w:rsid w:val="008B4FD7"/>
    <w:rsid w:val="008B7B19"/>
    <w:rsid w:val="008C0485"/>
    <w:rsid w:val="008C0751"/>
    <w:rsid w:val="008C0DE6"/>
    <w:rsid w:val="008C12AC"/>
    <w:rsid w:val="008C2EB0"/>
    <w:rsid w:val="008C4913"/>
    <w:rsid w:val="008C55AE"/>
    <w:rsid w:val="008D3858"/>
    <w:rsid w:val="008D394D"/>
    <w:rsid w:val="008D4ED0"/>
    <w:rsid w:val="008D650A"/>
    <w:rsid w:val="008D71B9"/>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4DCC"/>
    <w:rsid w:val="0095256F"/>
    <w:rsid w:val="00952671"/>
    <w:rsid w:val="00956790"/>
    <w:rsid w:val="00962B32"/>
    <w:rsid w:val="00963249"/>
    <w:rsid w:val="009633FA"/>
    <w:rsid w:val="009669A2"/>
    <w:rsid w:val="00973757"/>
    <w:rsid w:val="00973ED4"/>
    <w:rsid w:val="00974E15"/>
    <w:rsid w:val="009750F3"/>
    <w:rsid w:val="009766E9"/>
    <w:rsid w:val="00977267"/>
    <w:rsid w:val="00984AEC"/>
    <w:rsid w:val="00997211"/>
    <w:rsid w:val="009A048D"/>
    <w:rsid w:val="009A2129"/>
    <w:rsid w:val="009A5BEC"/>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0F7"/>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94275"/>
    <w:rsid w:val="00A96B01"/>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0F6E"/>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37D2B"/>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001A"/>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1E96"/>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34B"/>
    <w:rsid w:val="00E5044D"/>
    <w:rsid w:val="00E51C0B"/>
    <w:rsid w:val="00E52CF7"/>
    <w:rsid w:val="00E532C8"/>
    <w:rsid w:val="00E558E5"/>
    <w:rsid w:val="00E558EE"/>
    <w:rsid w:val="00E55D4B"/>
    <w:rsid w:val="00E56489"/>
    <w:rsid w:val="00E565F0"/>
    <w:rsid w:val="00E60233"/>
    <w:rsid w:val="00E62CCD"/>
    <w:rsid w:val="00E65BA9"/>
    <w:rsid w:val="00E70466"/>
    <w:rsid w:val="00E708AE"/>
    <w:rsid w:val="00E708E3"/>
    <w:rsid w:val="00E7154E"/>
    <w:rsid w:val="00E76A44"/>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D764F"/>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0B06"/>
    <w:rsid w:val="00FB3148"/>
    <w:rsid w:val="00FB4FFC"/>
    <w:rsid w:val="00FB53A6"/>
    <w:rsid w:val="00FB5529"/>
    <w:rsid w:val="00FB7818"/>
    <w:rsid w:val="00FC03E4"/>
    <w:rsid w:val="00FC0777"/>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2BEB"/>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26673501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776411193">
      <w:bodyDiv w:val="1"/>
      <w:marLeft w:val="0"/>
      <w:marRight w:val="0"/>
      <w:marTop w:val="0"/>
      <w:marBottom w:val="0"/>
      <w:divBdr>
        <w:top w:val="none" w:sz="0" w:space="0" w:color="auto"/>
        <w:left w:val="none" w:sz="0" w:space="0" w:color="auto"/>
        <w:bottom w:val="none" w:sz="0" w:space="0" w:color="auto"/>
        <w:right w:val="none" w:sz="0" w:space="0" w:color="auto"/>
      </w:divBdr>
    </w:div>
    <w:div w:id="967858142">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99733973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12949702">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i.stack.imgur.com/kOs0M.png" TargetMode="External"/><Relationship Id="rId18" Type="http://schemas.openxmlformats.org/officeDocument/2006/relationships/image" Target="media/image9.tiff"/><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image" Target="media/image15.png"/><Relationship Id="rId33" Type="http://schemas.openxmlformats.org/officeDocument/2006/relationships/package" Target="embeddings/Microsoft_Word-document.docx"/><Relationship Id="rId2" Type="http://schemas.openxmlformats.org/officeDocument/2006/relationships/numbering" Target="numbering.xml"/><Relationship Id="rId16" Type="http://schemas.openxmlformats.org/officeDocument/2006/relationships/image" Target="media/image7.png"/><Relationship Id="rId20" Type="http://schemas.microsoft.com/office/2007/relationships/hdphoto" Target="media/hdphoto1.wdp"/><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RomanovX/Thesis"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FDB76D8-77A4-C64F-B3A1-ABAEF5714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76</Pages>
  <Words>60065</Words>
  <Characters>330358</Characters>
  <Application>Microsoft Office Word</Application>
  <DocSecurity>0</DocSecurity>
  <Lines>2752</Lines>
  <Paragraphs>7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9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9</cp:revision>
  <cp:lastPrinted>2018-04-30T02:51:00Z</cp:lastPrinted>
  <dcterms:created xsi:type="dcterms:W3CDTF">2019-02-02T17:20:00Z</dcterms:created>
  <dcterms:modified xsi:type="dcterms:W3CDTF">2019-02-2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